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31811A02" w14:textId="7F747B7A" w:rsidR="00450A0D" w:rsidRPr="00D63ACE" w:rsidRDefault="00450A0D" w:rsidP="00110D6A">
      <w:pPr>
        <w:pStyle w:val="Heading1"/>
        <w:rPr>
          <w:b w:val="0"/>
        </w:rPr>
      </w:pPr>
      <w:r w:rsidRPr="00D63ACE">
        <w:rPr>
          <w:b w:val="0"/>
        </w:rPr>
        <w:t xml:space="preserve">The IRAP </w:t>
      </w:r>
      <w:r w:rsidR="00423EFA">
        <w:rPr>
          <w:b w:val="0"/>
        </w:rPr>
        <w:t>demonstrates</w:t>
      </w:r>
      <w:r w:rsidRPr="00D63ACE">
        <w:rPr>
          <w:b w:val="0"/>
        </w:rPr>
        <w:t xml:space="preserve"> poor internal consistency and test-retest reliability: </w:t>
      </w:r>
    </w:p>
    <w:p w14:paraId="5D1BBB99" w14:textId="767BCB96" w:rsidR="00F766BD" w:rsidRPr="00D63ACE" w:rsidRDefault="00E546F0" w:rsidP="00110D6A">
      <w:pPr>
        <w:pStyle w:val="Heading1"/>
        <w:rPr>
          <w:b w:val="0"/>
        </w:rPr>
      </w:pPr>
      <w:r w:rsidRPr="00D63ACE">
        <w:rPr>
          <w:b w:val="0"/>
        </w:rPr>
        <w:t>A file-drawer 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109F34D7" w:rsidR="00693644" w:rsidRPr="00D63ACE" w:rsidRDefault="002D7CA2" w:rsidP="006A281D">
      <w:r w:rsidRPr="00D63ACE">
        <w:t>Vahey et al.’s (2015)</w:t>
      </w:r>
      <w:r w:rsidR="006A281D" w:rsidRPr="00D63ACE">
        <w:t xml:space="preserve"> meta</w:t>
      </w:r>
      <w:r w:rsidR="00E546F0" w:rsidRPr="00D63ACE">
        <w:t>-</w:t>
      </w:r>
      <w:r w:rsidR="006A281D" w:rsidRPr="00D63ACE">
        <w:t xml:space="preserve">analysis </w:t>
      </w:r>
      <w:r w:rsidRPr="00D63ACE">
        <w:t>argued that the</w:t>
      </w:r>
      <w:r w:rsidR="006A281D" w:rsidRPr="00D63ACE">
        <w:t xml:space="preserve"> I</w:t>
      </w:r>
      <w:r w:rsidR="00E546F0" w:rsidRPr="00D63ACE">
        <w:t xml:space="preserve">mplicit </w:t>
      </w:r>
      <w:r w:rsidR="006A281D" w:rsidRPr="00D63ACE">
        <w:t>R</w:t>
      </w:r>
      <w:r w:rsidR="00E546F0" w:rsidRPr="00D63ACE">
        <w:t xml:space="preserve">elational </w:t>
      </w:r>
      <w:r w:rsidR="006A281D" w:rsidRPr="00D63ACE">
        <w:t>A</w:t>
      </w:r>
      <w:r w:rsidR="00E546F0" w:rsidRPr="00D63ACE">
        <w:t xml:space="preserve">ssessment </w:t>
      </w:r>
      <w:r w:rsidR="006A281D" w:rsidRPr="00D63ACE">
        <w:t>P</w:t>
      </w:r>
      <w:r w:rsidR="00E546F0" w:rsidRPr="00D63ACE">
        <w:t>rocedure (IRAP)</w:t>
      </w:r>
      <w:r w:rsidR="006A281D" w:rsidRPr="00D63ACE">
        <w:t xml:space="preserve"> </w:t>
      </w:r>
      <w:r w:rsidRPr="00D63ACE">
        <w:t xml:space="preserve">has </w:t>
      </w:r>
      <w:r w:rsidR="00F37FA5" w:rsidRPr="00D63ACE">
        <w:t xml:space="preserve">good criterion validity and </w:t>
      </w:r>
      <w:r w:rsidRPr="00D63ACE">
        <w:t>potential for clinical assessment</w:t>
      </w:r>
      <w:r w:rsidR="006A281D" w:rsidRPr="00D63ACE">
        <w:t xml:space="preserve">. </w:t>
      </w:r>
      <w:r w:rsidR="00744D52" w:rsidRPr="00D63ACE">
        <w:t xml:space="preserve">However, </w:t>
      </w:r>
      <w:r w:rsidR="00E57A20" w:rsidRPr="00D63ACE">
        <w:t xml:space="preserve">two </w:t>
      </w:r>
      <w:r w:rsidR="00E53A5D" w:rsidRPr="00D63ACE">
        <w:t xml:space="preserve">other </w:t>
      </w:r>
      <w:r w:rsidR="00744D52" w:rsidRPr="00D63ACE">
        <w:t xml:space="preserve">meta-analyses have shown the IRAP to have very low reliability. Here, we extend this evidence based through </w:t>
      </w:r>
      <w:r w:rsidR="000B4E0A" w:rsidRPr="00D63ACE">
        <w:t>meta-analy</w:t>
      </w:r>
      <w:r w:rsidR="009F3F5C" w:rsidRPr="00D63ACE">
        <w:t xml:space="preserve">ses of file drawer data. Individual participant data from all </w:t>
      </w:r>
      <w:r w:rsidR="00EE17C6" w:rsidRPr="00D63ACE">
        <w:t xml:space="preserve">of our </w:t>
      </w:r>
      <w:r w:rsidR="009F3F5C" w:rsidRPr="00D63ACE">
        <w:t>published and unpublished studies was used to estimate the IRAP’s internal consistency and test-retest reliability across a large number of domains (</w:t>
      </w:r>
      <w:r w:rsidR="009D19CA" w:rsidRPr="00D63ACE">
        <w:rPr>
          <w:i/>
        </w:rPr>
        <w:t>k</w:t>
      </w:r>
      <w:r w:rsidR="009D19CA" w:rsidRPr="00D63ACE">
        <w:t xml:space="preserve"> = </w:t>
      </w:r>
      <w:r w:rsidR="00797435" w:rsidRPr="00D63ACE">
        <w:t>1</w:t>
      </w:r>
      <w:r w:rsidR="00296521">
        <w:t>9</w:t>
      </w:r>
      <w:r w:rsidR="009F3F5C" w:rsidRPr="00D63ACE">
        <w:t>) and participants (</w:t>
      </w:r>
      <w:r w:rsidR="00296521">
        <w:t xml:space="preserve">total </w:t>
      </w:r>
      <w:r w:rsidR="00E3468D" w:rsidRPr="00D63ACE">
        <w:rPr>
          <w:i/>
        </w:rPr>
        <w:t>N</w:t>
      </w:r>
      <w:r w:rsidR="009F3F5C" w:rsidRPr="00D63ACE">
        <w:t xml:space="preserve"> = </w:t>
      </w:r>
      <w:r w:rsidR="00296521">
        <w:t>1650</w:t>
      </w:r>
      <w:r w:rsidR="009F3F5C" w:rsidRPr="00D63ACE">
        <w:t>).</w:t>
      </w:r>
      <w:r w:rsidR="006A281D" w:rsidRPr="00D63ACE">
        <w:t xml:space="preserve"> </w:t>
      </w:r>
      <w:r w:rsidR="00B26AF0" w:rsidRPr="00D63ACE">
        <w:t xml:space="preserve">Results suggest that internal consistency </w:t>
      </w:r>
      <w:r w:rsidR="00C37241" w:rsidRPr="00D63ACE">
        <w:t xml:space="preserve">is poor </w:t>
      </w:r>
      <w:r w:rsidR="00B26AF0" w:rsidRPr="00D63ACE">
        <w:t>(</w:t>
      </w:r>
      <w:r w:rsidR="00816D05" w:rsidRPr="00D63ACE">
        <w:t xml:space="preserve">α </w:t>
      </w:r>
      <w:r w:rsidR="00B26AF0" w:rsidRPr="00D63ACE">
        <w:t xml:space="preserve">= </w:t>
      </w:r>
      <w:r w:rsidR="00296521" w:rsidRPr="00296521">
        <w:t>.52, 95% CI [.47, .57]</w:t>
      </w:r>
      <w:r w:rsidR="00C37241" w:rsidRPr="00D63ACE">
        <w:t xml:space="preserve">) </w:t>
      </w:r>
      <w:r w:rsidR="00B26AF0" w:rsidRPr="00D63ACE">
        <w:t xml:space="preserve">and test-retest reliability </w:t>
      </w:r>
      <w:r w:rsidR="00C37241" w:rsidRPr="00D63ACE">
        <w:t xml:space="preserve">is very poor </w:t>
      </w:r>
      <w:r w:rsidR="00B26AF0" w:rsidRPr="00D63ACE">
        <w:t>(ICC =</w:t>
      </w:r>
      <w:r w:rsidR="00B01946" w:rsidRPr="00D63ACE">
        <w:t xml:space="preserve"> .18, 95% CI [</w:t>
      </w:r>
      <w:r w:rsidR="00087277">
        <w:t>.05, .30</w:t>
      </w:r>
      <w:r w:rsidR="00B01946" w:rsidRPr="00D63ACE">
        <w:t>]</w:t>
      </w:r>
      <w:r w:rsidR="00B26AF0" w:rsidRPr="00D63ACE">
        <w:t>)</w:t>
      </w:r>
      <w:r w:rsidR="00EF3D1E" w:rsidRPr="00D63ACE">
        <w:t xml:space="preserve">. This </w:t>
      </w:r>
      <w:r w:rsidR="00D6275E" w:rsidRPr="00D63ACE">
        <w:t>severely limit</w:t>
      </w:r>
      <w:r w:rsidR="00F450E2" w:rsidRPr="00D63ACE">
        <w:t>s</w:t>
      </w:r>
      <w:r w:rsidR="00D6275E" w:rsidRPr="00D63ACE">
        <w:t xml:space="preserve"> </w:t>
      </w:r>
      <w:r w:rsidR="00EF3D1E" w:rsidRPr="00D63ACE">
        <w:t xml:space="preserve">the IRAP’s </w:t>
      </w:r>
      <w:r w:rsidR="00683B3D" w:rsidRPr="001D663A">
        <w:t>utility as a measure</w:t>
      </w:r>
      <w:r w:rsidR="00D6275E" w:rsidRPr="00D63ACE">
        <w:t>.</w:t>
      </w:r>
      <w:r w:rsidR="00EF3D1E" w:rsidRPr="00D63ACE">
        <w:t xml:space="preserve"> </w:t>
      </w:r>
      <w:r w:rsidR="00343AE9" w:rsidRPr="00D63ACE">
        <w:t>We</w:t>
      </w:r>
      <w:r w:rsidR="00D879AA" w:rsidRPr="00D63ACE">
        <w:t xml:space="preserve"> conclude that </w:t>
      </w:r>
      <w:r w:rsidR="00304A89" w:rsidRPr="00D63ACE">
        <w:t>researchers</w:t>
      </w:r>
      <w:r w:rsidR="00D879AA" w:rsidRPr="00D63ACE">
        <w:t xml:space="preserve"> should be </w:t>
      </w:r>
      <w:r w:rsidR="005D42E4" w:rsidRPr="00D63ACE">
        <w:t xml:space="preserve">very </w:t>
      </w:r>
      <w:r w:rsidR="00D879AA" w:rsidRPr="00D63ACE">
        <w:t xml:space="preserve">cautious about choosing </w:t>
      </w:r>
      <w:r w:rsidR="00E47FA1" w:rsidRPr="00D63ACE">
        <w:t>to</w:t>
      </w:r>
      <w:r w:rsidR="00D879AA" w:rsidRPr="00D63ACE">
        <w:t xml:space="preserve"> employ </w:t>
      </w:r>
      <w:r w:rsidR="00E47FA1" w:rsidRPr="00D63ACE">
        <w:t>the IRAP</w:t>
      </w:r>
      <w:r w:rsidR="00D879AA" w:rsidRPr="00D63ACE">
        <w:t xml:space="preserve"> or when interpreting its results.</w:t>
      </w:r>
      <w:r w:rsidR="00693644" w:rsidRPr="00D63ACE">
        <w:br w:type="page"/>
      </w:r>
    </w:p>
    <w:p w14:paraId="5D4882B4" w14:textId="7C8FA3EE" w:rsidR="002D7CA2" w:rsidRPr="00D63ACE" w:rsidRDefault="002D7CA2" w:rsidP="002D7CA2">
      <w:pPr>
        <w:pStyle w:val="Heading1"/>
        <w:rPr>
          <w:b w:val="0"/>
        </w:rPr>
      </w:pPr>
      <w:r w:rsidRPr="00D63ACE">
        <w:rPr>
          <w:b w:val="0"/>
        </w:rPr>
        <w:lastRenderedPageBreak/>
        <w:t xml:space="preserve">The IRAP </w:t>
      </w:r>
      <w:r w:rsidR="008A2CDD" w:rsidRPr="00D63ACE">
        <w:rPr>
          <w:b w:val="0"/>
        </w:rPr>
        <w:t xml:space="preserve">demonstrates </w:t>
      </w:r>
      <w:r w:rsidRPr="00D63ACE">
        <w:rPr>
          <w:b w:val="0"/>
        </w:rPr>
        <w:t xml:space="preserve">very poor internal consistency and test-retest reliability: </w:t>
      </w:r>
    </w:p>
    <w:p w14:paraId="41CB1852" w14:textId="77777777" w:rsidR="002D7CA2" w:rsidRPr="00D63ACE" w:rsidRDefault="002D7CA2" w:rsidP="002D7CA2">
      <w:pPr>
        <w:pStyle w:val="Heading1"/>
        <w:rPr>
          <w:b w:val="0"/>
        </w:rPr>
      </w:pPr>
      <w:r w:rsidRPr="00D63ACE">
        <w:rPr>
          <w:b w:val="0"/>
        </w:rPr>
        <w:t>A file-drawer meta-analysis</w:t>
      </w:r>
    </w:p>
    <w:p w14:paraId="5B9EC6AA" w14:textId="77777777" w:rsidR="00693644" w:rsidRPr="00D63ACE" w:rsidRDefault="00693644" w:rsidP="00E95696">
      <w:pPr>
        <w:ind w:firstLine="0"/>
      </w:pPr>
    </w:p>
    <w:p w14:paraId="3E08EB6A" w14:textId="77777777" w:rsidR="00921DEB" w:rsidRDefault="00BC3240" w:rsidP="003403B8">
      <w:r w:rsidRPr="00D63ACE">
        <w:t xml:space="preserve">T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a</w:t>
      </w:r>
      <w:r w:rsidR="00423EFA">
        <w:t>n implicit measure</w:t>
      </w:r>
      <w:r w:rsidRPr="00D63ACE">
        <w:t xml:space="preserve"> designed to capture </w:t>
      </w:r>
      <w:r w:rsidR="00423EFA">
        <w:t xml:space="preserve">implicit beliefs and </w:t>
      </w:r>
      <w:r w:rsidR="00423EFA" w:rsidRPr="00D63ACE">
        <w:t>automatic relational responding</w:t>
      </w:r>
      <w:r w:rsidRPr="00D63ACE">
        <w:t xml:space="preserve">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rsidRPr="00D63ACE">
        <w:t>(Gawronski &amp; De Houwer, 2011)</w:t>
      </w:r>
      <w:r w:rsidRPr="00D63ACE">
        <w:fldChar w:fldCharType="end"/>
      </w:r>
      <w:r w:rsidR="00423EFA">
        <w:t xml:space="preserve">. It has seen particular use within the field of </w:t>
      </w:r>
      <w:r w:rsidRPr="00D63ACE">
        <w:t xml:space="preserve">Contextual Behavioral Science </w:t>
      </w:r>
      <w:r w:rsidR="00423EFA">
        <w:fldChar w:fldCharType="begin"/>
      </w:r>
      <w:r w:rsidR="00423EFA">
        <w:instrText xml:space="preserve"> ADDIN ZOTERO_ITEM CSL_CITATION {"citationID":"P8qvnCzw","properties":{"formattedCitation":"(Hayes et al., 2012)","plainCitation":"(Hayes et al., 2012)","noteIndex":0},"citationItems":[{"id":203,"uris":["http://zotero.org/users/1687755/items/73MZ4GVZ"],"uri":["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423EFA">
        <w:fldChar w:fldCharType="separate"/>
      </w:r>
      <w:r w:rsidR="00423EFA">
        <w:rPr>
          <w:noProof/>
        </w:rPr>
        <w:t>(Hayes et al., 2012)</w:t>
      </w:r>
      <w:r w:rsidR="00423EFA">
        <w:fldChar w:fldCharType="end"/>
      </w:r>
      <w:r w:rsidR="00423EFA">
        <w:t xml:space="preserve"> and </w:t>
      </w:r>
      <w:r w:rsidR="00423EFA">
        <w:t>Relational Frame Theory</w:t>
      </w:r>
      <w:r w:rsidR="00423EFA" w:rsidRPr="00D63ACE">
        <w:t xml:space="preserve"> </w:t>
      </w:r>
      <w:r w:rsidR="00423EFA">
        <w:fldChar w:fldCharType="begin"/>
      </w:r>
      <w:r w:rsidR="00423EFA">
        <w:instrText xml:space="preserve"> ADDIN ZOTERO_ITEM CSL_CITATION {"citationID":"l5iP6n6H","properties":{"formattedCitation":"(Hayes et al., 2001)","plainCitation":"(Hayes et al., 2001)","noteIndex":0},"citationItems":[{"id":197,"uris":["http://zotero.org/users/1687755/items/97BA6F6P"],"uri":["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schema":"https://github.com/citation-style-language/schema/raw/master/csl-citation.json"} </w:instrText>
      </w:r>
      <w:r w:rsidR="00423EFA">
        <w:fldChar w:fldCharType="separate"/>
      </w:r>
      <w:r w:rsidR="00423EFA">
        <w:rPr>
          <w:noProof/>
        </w:rPr>
        <w:t>(Hayes et al., 2001)</w:t>
      </w:r>
      <w:r w:rsidR="00423EFA">
        <w:fldChar w:fldCharType="end"/>
      </w:r>
      <w:r w:rsidR="00423EFA">
        <w:t xml:space="preserve"> </w:t>
      </w:r>
      <w:r w:rsidRPr="00D63ACE">
        <w:t xml:space="preserve">due to its </w:t>
      </w:r>
      <w:r w:rsidR="00423EFA">
        <w:t xml:space="preserve">focus on capturing relational responding </w:t>
      </w:r>
      <w:r w:rsidRPr="00D63ACE">
        <w:fldChar w:fldCharType="begin"/>
      </w:r>
      <w:r w:rsidR="00423EFA">
        <w:instrText xml:space="preserve"> ADDIN ZOTERO_ITEM CSL_CITATION {"citationID":"lQWBUHWE","properties":{"formattedCitation":"(see Hussey, Barnes-Holmes, et al., 2015)","plainCitation":"(see 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prefix":"see "}],"schema":"https://github.com/citation-style-language/schema/raw/master/csl-citation.json"} </w:instrText>
      </w:r>
      <w:r w:rsidRPr="00D63ACE">
        <w:fldChar w:fldCharType="separate"/>
      </w:r>
      <w:r w:rsidR="00423EFA">
        <w:t>(see Hussey, Barnes-Holmes, et al., 2015)</w:t>
      </w:r>
      <w:r w:rsidRPr="00D63ACE">
        <w:fldChar w:fldCharType="end"/>
      </w:r>
      <w:r w:rsidRPr="00D63ACE">
        <w:t>.</w:t>
      </w:r>
      <w:r w:rsidR="00DC00E1" w:rsidRPr="00D63ACE">
        <w:t xml:space="preserve"> </w:t>
      </w:r>
    </w:p>
    <w:p w14:paraId="3B8AFF0C" w14:textId="5B080497" w:rsidR="00AA58DF" w:rsidRPr="00D63ACE" w:rsidRDefault="00921DEB" w:rsidP="003403B8">
      <w:r>
        <w:t>The IRAP’s utility is a matter of ongoing debate. On the one hand, i</w:t>
      </w:r>
      <w:r w:rsidR="00344CB3" w:rsidRPr="00D63ACE">
        <w:t>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00BC3240"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00BC3240"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00BC3240" w:rsidRPr="00D63ACE">
        <w:t>has potential as a tool for clinical assessment</w:t>
      </w:r>
      <w:r w:rsidR="00D82D77" w:rsidRPr="00D63ACE">
        <w:t xml:space="preserve">. </w:t>
      </w:r>
      <w:r w:rsidR="00BC3240" w:rsidRPr="00D63ACE">
        <w:t xml:space="preserve">However, </w:t>
      </w:r>
      <w:r>
        <w:t xml:space="preserve">on the other hand,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39288D">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39288D">
        <w:t>(Golijani-Moghaddam et al., 2013; Greenwald &amp; Lai, 2020)</w:t>
      </w:r>
      <w:r w:rsidR="006A679F" w:rsidRPr="00D63ACE">
        <w:fldChar w:fldCharType="end"/>
      </w:r>
      <w:r w:rsidR="00F74C4F" w:rsidRPr="00D63ACE">
        <w:t xml:space="preserve"> 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w:t>
      </w:r>
      <w:r w:rsidR="003403B8">
        <w:t xml:space="preserve">This tension between reliability and validity, and the importance of </w:t>
      </w:r>
      <w:r w:rsidR="009D161D" w:rsidRPr="00D63ACE">
        <w:t xml:space="preserve">precise measurement </w:t>
      </w:r>
      <w:r w:rsidR="003403B8">
        <w:t xml:space="preserve">more generally, </w:t>
      </w:r>
      <w:r w:rsidR="009D161D" w:rsidRPr="00D63ACE">
        <w:t>has received renewed attention within psychology in recent years</w:t>
      </w:r>
      <w:r w:rsidR="00A164E3">
        <w:t xml:space="preserve"> due to concerns about the replicability </w:t>
      </w:r>
      <w:r>
        <w:t xml:space="preserve">and validity </w:t>
      </w:r>
      <w:r w:rsidR="00A164E3">
        <w:t>of our findings</w:t>
      </w:r>
      <w:r w:rsidR="003403B8">
        <w:t xml:space="preserve"> </w:t>
      </w:r>
      <w:r w:rsidR="003403B8">
        <w:fldChar w:fldCharType="begin"/>
      </w:r>
      <w:r w:rsidR="003403B8">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fldChar w:fldCharType="separate"/>
      </w:r>
      <w:r w:rsidR="003403B8">
        <w:rPr>
          <w:noProof/>
        </w:rPr>
        <w:t>(Flake &amp; Fried, 2019)</w:t>
      </w:r>
      <w:r w:rsidR="003403B8">
        <w:fldChar w:fldCharType="end"/>
      </w:r>
      <w:r w:rsidR="009D161D" w:rsidRPr="00D63ACE">
        <w:t>.</w:t>
      </w:r>
      <w:r w:rsidR="00A164E3">
        <w:t xml:space="preserve"> </w:t>
      </w:r>
      <w:r>
        <w:t>Importantly, recent research has emphasized that p</w:t>
      </w:r>
      <w:r w:rsidR="009D161D" w:rsidRPr="00D63ACE">
        <w:t xml:space="preserve">oor reliability can result in </w:t>
      </w:r>
      <w:r>
        <w:t xml:space="preserve">statistical effects </w:t>
      </w:r>
      <w:r w:rsidR="009D161D" w:rsidRPr="00D63ACE">
        <w:t xml:space="preserve">that are highly replicable </w:t>
      </w:r>
      <w:r w:rsidR="002B2B12">
        <w:t xml:space="preserve">which </w:t>
      </w:r>
      <w:r w:rsidR="009D161D" w:rsidRPr="00D63ACE">
        <w:t xml:space="preserve">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r w:rsidR="00523B9E">
        <w:t xml:space="preserve"> Quantification of the IRAP’s measurement properties is therefore </w:t>
      </w:r>
      <w:r w:rsidR="00523B9E">
        <w:lastRenderedPageBreak/>
        <w:t>important to interpreting the results of existing research, and its utility in future work.</w:t>
      </w:r>
    </w:p>
    <w:p w14:paraId="7FFAACAB" w14:textId="7EDC73DB" w:rsidR="00FD5599" w:rsidRPr="00D63ACE" w:rsidRDefault="00B03976" w:rsidP="00B03976">
      <w:pPr>
        <w:pStyle w:val="Heading2"/>
      </w:pPr>
      <w:r w:rsidRPr="00D63ACE">
        <w:t>Previous meta-analyses of the IRAP’s reliability</w:t>
      </w:r>
    </w:p>
    <w:p w14:paraId="4EE5E6A9" w14:textId="532DFCF3"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3B9F192C" w:rsidR="001A0C99" w:rsidRPr="00D63ACE" w:rsidRDefault="00CA587E" w:rsidP="001A0C99">
      <w:pPr>
        <w:ind w:firstLine="0"/>
        <w:rPr>
          <w:color w:val="FF0000"/>
        </w:rPr>
      </w:pPr>
      <w:r w:rsidRPr="00D63ACE">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lastRenderedPageBreak/>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DC4104" w:rsidRPr="00D63ACE">
        <w:t xml:space="preserve">Pearson’s </w:t>
      </w:r>
      <w:r w:rsidR="001A0C99" w:rsidRPr="00D63ACE">
        <w:rPr>
          <w:i/>
        </w:rPr>
        <w:t>r</w:t>
      </w:r>
      <w:r w:rsidR="001A0C99" w:rsidRPr="00D63ACE">
        <w:t xml:space="preserve"> = .45, 95% CI [.33, .55]</w:t>
      </w:r>
      <w:r w:rsidR="00400126">
        <w:t>)</w:t>
      </w:r>
      <w:r w:rsidR="001A0C99" w:rsidRPr="00D63ACE">
        <w:t>.</w:t>
      </w:r>
    </w:p>
    <w:p w14:paraId="542F4873" w14:textId="66B6B723"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B44169" w:rsidRPr="00D63ACE">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63ACE">
        <w:fldChar w:fldCharType="separate"/>
      </w:r>
      <w:r w:rsidR="00B44169" w:rsidRPr="00D63ACE">
        <w:t>(Post, 2016)</w:t>
      </w:r>
      <w:r w:rsidR="00B44169" w:rsidRPr="00D63ACE">
        <w:fldChar w:fldCharType="end"/>
      </w:r>
      <w:r w:rsidR="00C76191">
        <w:t xml:space="preserve">. However, these estimates are comparable with another popular </w:t>
      </w:r>
      <w:r w:rsidR="00E5220C" w:rsidRPr="00D63ACE">
        <w:t>implicit measure</w:t>
      </w:r>
      <w:r w:rsidR="00C76191">
        <w:t xml:space="preserve">, </w:t>
      </w:r>
      <w:r w:rsidR="00E5220C" w:rsidRPr="00D63ACE">
        <w:t xml:space="preserve">the Implicit Association Test </w:t>
      </w:r>
      <w:r w:rsidR="00AC636E" w:rsidRPr="00D63ACE">
        <w:fldChar w:fldCharType="begin"/>
      </w:r>
      <w:r w:rsidR="00374B30" w:rsidRPr="00D63ACE">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63ACE">
        <w:fldChar w:fldCharType="separate"/>
      </w:r>
      <w:r w:rsidR="00374B30" w:rsidRPr="00D63ACE">
        <w:rPr>
          <w:rFonts w:cs="CMU Serif Roman"/>
        </w:rPr>
        <w:t xml:space="preserve">(IAT: Greenwald et al., 1998; internal consistency α = 0.50, test-retest </w:t>
      </w:r>
      <w:r w:rsidR="00374B30" w:rsidRPr="00D63ACE">
        <w:rPr>
          <w:rFonts w:cs="CMU Serif Roman"/>
          <w:i/>
        </w:rPr>
        <w:t>r</w:t>
      </w:r>
      <w:r w:rsidR="00374B30" w:rsidRPr="00D63ACE">
        <w:rPr>
          <w:rFonts w:cs="CMU Serif Roman"/>
        </w:rPr>
        <w:t xml:space="preserve"> = 0.50: Greenwald &amp; Lai, 2020)</w:t>
      </w:r>
      <w:r w:rsidR="00AC636E" w:rsidRPr="00D63ACE">
        <w:fldChar w:fldCharType="end"/>
      </w:r>
      <w:r w:rsidR="00073B57" w:rsidRPr="00D63ACE">
        <w:t>. 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53762EA6" w:rsidR="00AF6B87" w:rsidRPr="00D63ACE" w:rsidRDefault="00E20289" w:rsidP="009B2B73">
      <w:r w:rsidRPr="00D63ACE">
        <w:lastRenderedPageBreak/>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uch as Intraclass Correlation Coefficients (ICC) should </w:t>
      </w:r>
      <w:r w:rsidR="00C70D03">
        <w:t xml:space="preserve">be reported </w:t>
      </w:r>
      <w:r w:rsidR="00AF6B87" w:rsidRPr="00D63ACE">
        <w:t>instead (specifically ICC[2,1]: see Parsons et al., 2019).</w:t>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w:t>
      </w:r>
      <w:r w:rsidR="007520C6" w:rsidRPr="00D63ACE">
        <w:lastRenderedPageBreak/>
        <w:t xml:space="preserve">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21C9815A"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w:t>
      </w:r>
      <w:r w:rsidR="00DC1CC2">
        <w:t xml:space="preserve">therefore </w:t>
      </w:r>
      <w:r w:rsidR="00076557" w:rsidRPr="00D63ACE">
        <w:t xml:space="preserve">pooled data </w:t>
      </w:r>
      <w:r w:rsidR="004B4324">
        <w:t xml:space="preserve">from </w:t>
      </w:r>
      <w:r w:rsidR="00076557" w:rsidRPr="00D63ACE">
        <w:t xml:space="preserve">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48A0AFF3" w:rsidR="00820FBD"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578AD937" w14:textId="0B72D742" w:rsidR="00E9525F" w:rsidRPr="00D63ACE" w:rsidRDefault="00E9525F" w:rsidP="00820FBD">
      <w:r>
        <w:t xml:space="preserve">Data was pooled from all IRAP studies we have been involved in. Inclusion criteria were use of at least one IRAP and access to raw data. Exclusion criteria were embargos on data that are soon to be published, whose data could not be made open for this </w:t>
      </w:r>
      <w:r w:rsidR="0049401F">
        <w:t>meta-analysis</w:t>
      </w:r>
      <w:r>
        <w:t xml:space="preserve">. Three studies met exclusion criteria. Two of these were in domains that are already represented in the included data (i.e., friend-enemy and Lincoln-Hitler). </w:t>
      </w:r>
    </w:p>
    <w:p w14:paraId="1D47FAA8" w14:textId="10932915" w:rsidR="00024935" w:rsidRPr="00D63ACE" w:rsidRDefault="00024935" w:rsidP="00DB1D67">
      <w:r w:rsidRPr="00D63ACE">
        <w:lastRenderedPageBreak/>
        <w:t xml:space="preserve">Internal consistency data </w:t>
      </w:r>
      <w:r w:rsidR="00296521">
        <w:t xml:space="preserve">included results from </w:t>
      </w:r>
      <w:r w:rsidR="00886DF3" w:rsidRPr="00D63ACE">
        <w:t>2</w:t>
      </w:r>
      <w:r w:rsidR="00AB0EF1" w:rsidRPr="00D63ACE">
        <w:t>6</w:t>
      </w:r>
      <w:r w:rsidRPr="00D63ACE">
        <w:t xml:space="preserve"> </w:t>
      </w:r>
      <w:r w:rsidR="00296521">
        <w:t>distinct</w:t>
      </w:r>
      <w:r w:rsidR="00296521" w:rsidRPr="00D63ACE">
        <w:t xml:space="preserve"> </w:t>
      </w:r>
      <w:r w:rsidR="00296521">
        <w:t>IRAPs across 37</w:t>
      </w:r>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r w:rsidR="00296521">
        <w:t>1650</w:t>
      </w:r>
      <w:r w:rsidRPr="00D63ACE">
        <w:t xml:space="preserve"> participants. </w:t>
      </w:r>
      <w:r w:rsidR="007071DB" w:rsidRPr="00D63ACE">
        <w:t xml:space="preserve">Test-retest data </w:t>
      </w:r>
      <w:r w:rsidR="00296521">
        <w:t xml:space="preserve">was available for a subset of </w:t>
      </w:r>
      <w:r w:rsidR="00C7179F">
        <w:t xml:space="preserve">participants including </w:t>
      </w:r>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commentRangeStart w:id="3"/>
      <w:commentRangeStart w:id="4"/>
      <w:r w:rsidR="008E3ABF" w:rsidRPr="007F179F">
        <w:t xml:space="preserve">women </w:t>
      </w:r>
      <w:commentRangeEnd w:id="3"/>
      <w:r w:rsidR="00F65D40" w:rsidRPr="00833BF8">
        <w:rPr>
          <w:rStyle w:val="CommentReference"/>
        </w:rPr>
        <w:commentReference w:id="3"/>
      </w:r>
      <w:commentRangeEnd w:id="4"/>
      <w:r w:rsidR="00BE5C75">
        <w:rPr>
          <w:rStyle w:val="CommentReference"/>
        </w:rPr>
        <w:commentReference w:id="4"/>
      </w:r>
      <w:r w:rsidR="008E3ABF" w:rsidRPr="00833BF8">
        <w:t>(6</w:t>
      </w:r>
      <w:r w:rsidR="0074435B" w:rsidRPr="00630AE7">
        <w:t>2.9</w:t>
      </w:r>
      <w:r w:rsidR="008E3ABF" w:rsidRPr="007F179F">
        <w:t>% female, 3</w:t>
      </w:r>
      <w:r w:rsidR="0074435B" w:rsidRPr="007F179F">
        <w:t>6.8</w:t>
      </w:r>
      <w:r w:rsidR="008E3ABF" w:rsidRPr="007F179F">
        <w:t>% male, 0.2% non-binary</w:t>
      </w:r>
      <w:r w:rsidR="000701B6" w:rsidRPr="00B62860">
        <w:t xml:space="preserve">; </w:t>
      </w:r>
      <w:r w:rsidR="000701B6" w:rsidRPr="00B62860">
        <w:rPr>
          <w:i/>
        </w:rPr>
        <w:t>M</w:t>
      </w:r>
      <w:r w:rsidR="000701B6" w:rsidRPr="00B62860">
        <w:rPr>
          <w:rFonts w:cs="Times New Roman (Body CS)"/>
          <w:vertAlign w:val="subscript"/>
        </w:rPr>
        <w:t>age</w:t>
      </w:r>
      <w:r w:rsidR="000701B6" w:rsidRPr="00B62860">
        <w:t xml:space="preserve"> = 21.0, </w:t>
      </w:r>
      <w:r w:rsidR="000701B6" w:rsidRPr="00B62860">
        <w:rPr>
          <w:i/>
        </w:rPr>
        <w:t>SD</w:t>
      </w:r>
      <w:r w:rsidR="000701B6" w:rsidRPr="00B62860">
        <w:t xml:space="preserve"> = 5.</w:t>
      </w:r>
      <w:r w:rsidR="0074435B" w:rsidRPr="00AC2585">
        <w:t>8</w:t>
      </w:r>
      <w:r w:rsidR="008E3ABF" w:rsidRPr="00AC2585">
        <w:t>)</w:t>
      </w:r>
      <w:r w:rsidR="000701B6" w:rsidRPr="00AC2585">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the top </w:t>
      </w:r>
      <w:r w:rsidR="002B4D54" w:rsidRPr="00D63ACE">
        <w:t>of the screen</w:t>
      </w:r>
      <w:r w:rsidR="00F65D40">
        <w:t xml:space="preserve"> and </w:t>
      </w:r>
      <w:r w:rsidR="00380D02">
        <w:t>attribute stimuli are presented in the middle of the screen. R</w:t>
      </w:r>
      <w:r w:rsidR="002B4D54" w:rsidRPr="00D63ACE">
        <w:t>esponse option</w:t>
      </w:r>
      <w:r w:rsidR="00F65D40">
        <w:t xml:space="preserve"> </w:t>
      </w:r>
      <w:r w:rsidR="00380D02">
        <w:t xml:space="preserve">are presented at the bottom left and right hand sides of the screen, </w:t>
      </w:r>
      <w:r w:rsidR="00380D02">
        <w:lastRenderedPageBreak/>
        <w:t xml:space="preserve">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00B62860" w:rsidRPr="00D63ACE">
        <w:t>median reaction time &lt; 2000 ms and percentage accuracy &gt; 80%</w:t>
      </w:r>
      <w:r w:rsidR="00B62860">
        <w:t xml:space="preserve">), followed by three pairs of test blocks from which scores are calculated.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stimuli, instructions, responding rules, and task parameters </w:t>
      </w:r>
      <w:r w:rsidR="00B62860">
        <w:t xml:space="preserve">for each IRAP </w:t>
      </w:r>
      <w:r w:rsidR="00B62860" w:rsidRPr="00D63ACE">
        <w:t>can be found in the Supplementary Materials (</w:t>
      </w:r>
      <w:hyperlink r:id="rId15"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 xml:space="preserve">(see Barnes-Holmes et al., 2010; Hussey, </w:t>
      </w:r>
      <w:r w:rsidR="00F7294E">
        <w:lastRenderedPageBreak/>
        <w:t>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w:t>
      </w:r>
      <w:r w:rsidR="00F8439E" w:rsidRPr="00D63ACE">
        <w:lastRenderedPageBreak/>
        <w:t xml:space="preserve">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4BD0DBE2"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 and to provide the most accurate estimate of internal consistency.</w:t>
      </w:r>
    </w:p>
    <w:p w14:paraId="18EAF417" w14:textId="26904AE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F7294E" w:rsidRPr="00F7294E">
        <w:t>.54, 95% CI [.47, .59], 95% CR [.3</w:t>
      </w:r>
      <w:r w:rsidR="00F7294E">
        <w:t>0</w:t>
      </w:r>
      <w:r w:rsidR="00F7294E" w:rsidRPr="00F7294E">
        <w:t>, .7</w:t>
      </w:r>
      <w:r w:rsidR="00F7294E">
        <w:t>0</w:t>
      </w:r>
      <w:r w:rsidR="00F7294E" w:rsidRPr="00F7294E">
        <w:t>]</w:t>
      </w:r>
      <w:r w:rsidR="008765A7" w:rsidRPr="00D63ACE">
        <w:t>.</w:t>
      </w:r>
    </w:p>
    <w:p w14:paraId="72F2B2C9" w14:textId="41DA810E" w:rsidR="00077520" w:rsidRPr="00D63ACE" w:rsidRDefault="00556D87" w:rsidP="00A71E80">
      <w:r w:rsidRPr="00D63ACE">
        <w:rPr>
          <w:b/>
        </w:rPr>
        <w:lastRenderedPageBreak/>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66E2AF6B"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w:t>
      </w:r>
      <w:r w:rsidR="00CE3993" w:rsidRPr="00D63ACE">
        <w:lastRenderedPageBreak/>
        <w:t>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p>
    <w:p w14:paraId="29AA00F4" w14:textId="31E4FCF6"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F7294E" w:rsidRPr="00F7294E">
        <w:t>.52, 95% CI [.47, .57], 95% CR [.47, .57]</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6</w:t>
      </w:r>
      <w:r w:rsidR="002A57BE" w:rsidRPr="00D63ACE">
        <w:t xml:space="preserve">) = </w:t>
      </w:r>
      <w:r w:rsidR="00357C7F" w:rsidRPr="00D63ACE">
        <w:t>3</w:t>
      </w:r>
      <w:r w:rsidR="00F7294E">
        <w:t>9.27</w:t>
      </w:r>
      <w:r w:rsidR="002A57BE" w:rsidRPr="00D63ACE">
        <w:t xml:space="preserve">, </w:t>
      </w:r>
      <w:r w:rsidR="002A57BE" w:rsidRPr="00D63ACE">
        <w:rPr>
          <w:i/>
        </w:rPr>
        <w:t>p</w:t>
      </w:r>
      <w:r w:rsidR="002A57BE" w:rsidRPr="00D63ACE">
        <w:t xml:space="preserve"> = .</w:t>
      </w:r>
      <w:r w:rsidR="00F7294E">
        <w:t>32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F7294E">
        <w:t>0</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F7294E">
        <w:t>0.0</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F7294E">
        <w:t>0</w:t>
      </w:r>
      <w:r w:rsidR="002A57BE" w:rsidRPr="00D63ACE">
        <w:t>.</w:t>
      </w:r>
      <w:r w:rsidR="001909A9" w:rsidRPr="00D63ACE">
        <w:t xml:space="preserve"> </w:t>
      </w:r>
      <w:r w:rsidR="000A6958" w:rsidRPr="00D63ACE">
        <w:t>A G</w:t>
      </w:r>
      <w:r w:rsidR="00BE5C75">
        <w:t>raphical analysis of Study Heterogeneity</w:t>
      </w:r>
      <w:r w:rsidR="000A6958" w:rsidRPr="00D63ACE">
        <w:t xml:space="preserve"> plot </w:t>
      </w:r>
      <w:r w:rsidR="000A6958" w:rsidRPr="00D63ACE">
        <w:fldChar w:fldCharType="begin"/>
      </w:r>
      <w:r w:rsidR="0049292C">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D63ACE">
        <w:fldChar w:fldCharType="separate"/>
      </w:r>
      <w:r w:rsidR="0049292C">
        <w:t>(GOSH: 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F7294E" w:rsidRPr="00F7294E">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5</w:t>
      </w:r>
      <w:r w:rsidR="00D30626" w:rsidRPr="00D63ACE">
        <w:t xml:space="preserve">) = </w:t>
      </w:r>
      <w:r w:rsidR="00F7294E">
        <w:t>23.07</w:t>
      </w:r>
      <w:r w:rsidR="00D30626" w:rsidRPr="00D63ACE">
        <w:t xml:space="preserve">, </w:t>
      </w:r>
      <w:r w:rsidR="00D30626" w:rsidRPr="00D63ACE">
        <w:rPr>
          <w:i/>
        </w:rPr>
        <w:t>p</w:t>
      </w:r>
      <w:r w:rsidR="00D30626" w:rsidRPr="00D63ACE">
        <w:t xml:space="preserve"> = .</w:t>
      </w:r>
      <w:r w:rsidR="00F7294E">
        <w:t>939</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 xml:space="preserve">appropriate estimate of the IRAP’s </w:t>
      </w:r>
      <w:r w:rsidR="00681883" w:rsidRPr="00D63ACE">
        <w:lastRenderedPageBreak/>
        <w:t>internal consistency</w:t>
      </w:r>
      <w:r w:rsidR="000B0840" w:rsidRPr="00D63ACE">
        <w:t xml:space="preserve"> among those </w:t>
      </w:r>
      <w:r w:rsidR="00BE5C75">
        <w:t xml:space="preserve">we have </w:t>
      </w:r>
      <w:r w:rsidR="000B0840" w:rsidRPr="00D63ACE">
        <w:t>reported here.</w:t>
      </w:r>
      <w:r w:rsidR="00BE5C75">
        <w:t xml:space="preserve"> Subsequent </w:t>
      </w:r>
      <w:r w:rsidR="0049292C">
        <w:t>calculations</w:t>
      </w:r>
      <w:r w:rsidR="00BE5C75">
        <w:t xml:space="preserve"> and conclusions are therefore based on this estimate. </w:t>
      </w:r>
    </w:p>
    <w:p w14:paraId="3D515376" w14:textId="73FBA331" w:rsidR="002C6E72" w:rsidRPr="00D63ACE" w:rsidRDefault="002C6E72" w:rsidP="005C2458"/>
    <w:p w14:paraId="17B07A07" w14:textId="5055159C" w:rsidR="002C6E72" w:rsidRPr="00D63ACE" w:rsidRDefault="007D1D1A" w:rsidP="000F79F9">
      <w:pPr>
        <w:ind w:firstLine="0"/>
        <w:jc w:val="center"/>
      </w:pPr>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6"/>
                    <a:stretch>
                      <a:fillRect/>
                    </a:stretch>
                  </pic:blipFill>
                  <pic:spPr>
                    <a:xfrm>
                      <a:off x="0" y="0"/>
                      <a:ext cx="3965743" cy="3965743"/>
                    </a:xfrm>
                    <a:prstGeom prst="rect">
                      <a:avLst/>
                    </a:prstGeom>
                  </pic:spPr>
                </pic:pic>
              </a:graphicData>
            </a:graphic>
          </wp:inline>
        </w:drawing>
      </w:r>
    </w:p>
    <w:p w14:paraId="21A99CD5" w14:textId="56E43F3D" w:rsidR="004D7445" w:rsidRPr="00D63ACE" w:rsidRDefault="00E760CE" w:rsidP="002C6E72">
      <w:pPr>
        <w:ind w:firstLine="0"/>
      </w:pPr>
      <w:commentRangeStart w:id="5"/>
      <w:commentRangeStart w:id="6"/>
      <w:r w:rsidRPr="00D63ACE">
        <w:rPr>
          <w:b/>
        </w:rPr>
        <w:t xml:space="preserve">Figure </w:t>
      </w:r>
      <w:commentRangeEnd w:id="5"/>
      <w:r w:rsidR="006F4BBB">
        <w:rPr>
          <w:rStyle w:val="CommentReference"/>
        </w:rPr>
        <w:commentReference w:id="5"/>
      </w:r>
      <w:commentRangeEnd w:id="6"/>
      <w:r w:rsidR="001E267F">
        <w:rPr>
          <w:rStyle w:val="CommentReference"/>
        </w:rPr>
        <w:commentReference w:id="6"/>
      </w:r>
      <w:r w:rsidRPr="00D63ACE">
        <w:rPr>
          <w:b/>
        </w:rPr>
        <w:t>1.</w:t>
      </w:r>
      <w:r w:rsidRPr="00D63ACE">
        <w:t xml:space="preserve"> GOSH plot for internal consistency.</w:t>
      </w:r>
    </w:p>
    <w:p w14:paraId="23D158EB" w14:textId="1A979CC7" w:rsidR="002548D2" w:rsidRPr="00D63ACE" w:rsidRDefault="002548D2" w:rsidP="00FD2754">
      <w:r w:rsidRPr="00D63ACE">
        <w:br w:type="page"/>
      </w:r>
    </w:p>
    <w:p w14:paraId="0CD811F2" w14:textId="6B2AEEB1" w:rsidR="00D53786" w:rsidRDefault="007D1D1A" w:rsidP="00155BF4">
      <w:pPr>
        <w:ind w:firstLine="0"/>
        <w:jc w:val="center"/>
      </w:pPr>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7"/>
                    <a:stretch>
                      <a:fillRect/>
                    </a:stretch>
                  </pic:blipFill>
                  <pic:spPr>
                    <a:xfrm>
                      <a:off x="0" y="0"/>
                      <a:ext cx="4875681" cy="5434600"/>
                    </a:xfrm>
                    <a:prstGeom prst="rect">
                      <a:avLst/>
                    </a:prstGeom>
                  </pic:spPr>
                </pic:pic>
              </a:graphicData>
            </a:graphic>
          </wp:inline>
        </w:drawing>
      </w:r>
    </w:p>
    <w:p w14:paraId="3E5BE64C" w14:textId="01E7B578" w:rsidR="007D1D1A" w:rsidRPr="00D63ACE" w:rsidRDefault="007D1D1A" w:rsidP="00155BF4">
      <w:pPr>
        <w:ind w:firstLine="0"/>
        <w:jc w:val="center"/>
      </w:pPr>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8"/>
                    <a:stretch>
                      <a:fillRect/>
                    </a:stretch>
                  </pic:blipFill>
                  <pic:spPr>
                    <a:xfrm>
                      <a:off x="0" y="0"/>
                      <a:ext cx="4900745" cy="2067333"/>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708DAFA6"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w:t>
      </w:r>
      <w:r w:rsidR="00087277">
        <w:t>.05, .30</w:t>
      </w:r>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r w:rsidR="00AC12D2">
        <w:t>5.9</w:t>
      </w:r>
      <w:r w:rsidRPr="00D63ACE">
        <w:t xml:space="preserve">, </w:t>
      </w:r>
      <w:r w:rsidRPr="00D63ACE">
        <w:rPr>
          <w:i/>
        </w:rPr>
        <w:t>p</w:t>
      </w:r>
      <w:r w:rsidRPr="00D63ACE">
        <w:t xml:space="preserve"> = .0</w:t>
      </w:r>
      <w:r w:rsidR="00AC12D2">
        <w:t>26</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r w:rsidR="00AC12D2">
        <w:t>54.9</w:t>
      </w:r>
      <w:r w:rsidRPr="00D63ACE">
        <w:t xml:space="preserve">%, </w:t>
      </w:r>
      <w:r w:rsidRPr="00D63ACE">
        <w:rPr>
          <w:i/>
        </w:rPr>
        <w:t>H</w:t>
      </w:r>
      <w:r w:rsidRPr="00D63ACE">
        <w:rPr>
          <w:rFonts w:cs="Times New Roman (Body CS)"/>
          <w:vertAlign w:val="superscript"/>
        </w:rPr>
        <w:t>2</w:t>
      </w:r>
      <w:r w:rsidRPr="00D63ACE">
        <w:t xml:space="preserve"> = 2.</w:t>
      </w:r>
      <w:r w:rsidR="00AC12D2">
        <w:t>2</w:t>
      </w:r>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6987130" w:rsidR="004B3A6F" w:rsidRPr="00D63ACE" w:rsidRDefault="007D1D1A" w:rsidP="00807084">
      <w:pPr>
        <w:ind w:firstLine="0"/>
        <w:jc w:val="center"/>
      </w:pPr>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9"/>
                    <a:stretch>
                      <a:fillRect/>
                    </a:stretch>
                  </pic:blipFill>
                  <pic:spPr>
                    <a:xfrm>
                      <a:off x="0" y="0"/>
                      <a:ext cx="3888448" cy="3888448"/>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2086D6EA" w:rsidR="00C70D03" w:rsidRPr="001D663A" w:rsidRDefault="00C70D03" w:rsidP="00C70D03">
      <w:r w:rsidRPr="001D663A">
        <w:t xml:space="preserve">Results demonstrate that the IRAP’s internal consistency is poor and its test-retest reliability is unacceptably low. </w:t>
      </w:r>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720F077F"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r w:rsidR="002A378C" w:rsidRPr="00D63ACE">
        <w:t xml:space="preserve">in one </w:t>
      </w:r>
      <w:r w:rsidR="008E54C4" w:rsidRPr="00D63ACE">
        <w:t>previously published meta-analysis</w:t>
      </w:r>
      <w:r w:rsidR="00581FB2" w:rsidRPr="00D63ACE">
        <w:t xml:space="preserve"> </w:t>
      </w:r>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w:t>
      </w:r>
      <m:oMath>
        <m:sSub>
          <m:sSubPr>
            <m:ctrlPr>
              <w:rPr>
                <w:rFonts w:ascii="Cambria Math" w:hAnsi="Cambria Math"/>
              </w:rPr>
            </m:ctrlPr>
          </m:sSubPr>
          <m:e>
            <m:r>
              <w:rPr>
                <w:rFonts w:ascii="Cambria Math" w:hAnsi="Cambria Math"/>
              </w:rPr>
              <m:t>r</m:t>
            </m:r>
          </m:e>
          <m:sub>
            <m:r>
              <m:rPr>
                <m:sty m:val="p"/>
              </m:rPr>
              <w:rPr>
                <w:rFonts w:ascii="Cambria Math" w:hAnsi="Cambria Math"/>
              </w:rPr>
              <m:t>SB</m:t>
            </m:r>
          </m:sub>
        </m:sSub>
      </m:oMath>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r w:rsidR="006F4BBB">
        <w:t>an</w:t>
      </w:r>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w:t>
      </w:r>
      <w:r w:rsidR="00087277">
        <w:t>.05, .30</w:t>
      </w:r>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commentRangeStart w:id="7"/>
      <w:commentRangeStart w:id="8"/>
      <w:r w:rsidR="007F7C99" w:rsidRPr="00D63ACE">
        <w:t>Differences</w:t>
      </w:r>
      <w:r w:rsidR="00906B76" w:rsidRPr="00D63ACE">
        <w:t xml:space="preserve"> </w:t>
      </w:r>
      <w:commentRangeEnd w:id="7"/>
      <w:r w:rsidR="006F4BBB">
        <w:rPr>
          <w:rStyle w:val="CommentReference"/>
        </w:rPr>
        <w:commentReference w:id="7"/>
      </w:r>
      <w:commentRangeEnd w:id="8"/>
      <w:r w:rsidR="0049292C">
        <w:rPr>
          <w:rStyle w:val="CommentReference"/>
        </w:rPr>
        <w:commentReference w:id="8"/>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427EE9"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7577D151"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r w:rsidR="0078629A">
        <w:t xml:space="preserve">of </w:t>
      </w:r>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78629A">
        <w:t xml:space="preserve"> </w:t>
      </w:r>
      <w:r w:rsidR="00C022D5" w:rsidRPr="00D63ACE">
        <w:t xml:space="preserve">and internal </w:t>
      </w:r>
      <w:r w:rsidR="00C022D5" w:rsidRPr="00286464">
        <w:t>consistency</w:t>
      </w:r>
      <w:r w:rsidR="0087159C" w:rsidRPr="007D1D1A">
        <w:t xml:space="preserve"> (α = </w:t>
      </w:r>
      <w:r w:rsidR="008A3489" w:rsidRPr="007D1D1A">
        <w:t>.51</w:t>
      </w:r>
      <w:r w:rsidR="0087159C" w:rsidRPr="007D1D1A">
        <w:t>)</w:t>
      </w:r>
      <w:r w:rsidR="00790448" w:rsidRPr="007D1D1A">
        <w:t xml:space="preserve">. Maximum correlations with the IRAP </w:t>
      </w:r>
      <w:r w:rsidR="00741481" w:rsidRPr="007D1D1A">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r w:rsidR="00CC336F" w:rsidRPr="009F6A13">
        <w:t>1</w:t>
      </w:r>
      <w:r w:rsidR="00790448" w:rsidRPr="007D1D1A">
        <w:t>, respectively.</w:t>
      </w:r>
      <w:r w:rsidR="00741481" w:rsidRPr="007D1D1A">
        <w:t xml:space="preserve"> </w:t>
      </w:r>
      <w:ins w:id="9" w:author="Ian Hussey" w:date="2020-06-23T13:41:00Z">
        <w:r w:rsidR="00304299">
          <w:t xml:space="preserve">Maximum observable correlations could also be calculated for other </w:t>
        </w:r>
      </w:ins>
      <w:ins w:id="10" w:author="Ian Hussey" w:date="2020-06-23T13:42:00Z">
        <w:r w:rsidR="00304299">
          <w:t xml:space="preserve">true correlations; these would be </w:t>
        </w:r>
      </w:ins>
      <w:commentRangeStart w:id="11"/>
      <w:commentRangeStart w:id="12"/>
      <w:r w:rsidR="00C022D5" w:rsidRPr="007D1D1A">
        <w:t>also be scaled downward to a comparable degree</w:t>
      </w:r>
      <w:commentRangeEnd w:id="11"/>
      <w:r w:rsidR="0078629A" w:rsidRPr="00286464">
        <w:rPr>
          <w:rStyle w:val="CommentReference"/>
        </w:rPr>
        <w:commentReference w:id="11"/>
      </w:r>
      <w:commentRangeEnd w:id="12"/>
      <w:r w:rsidR="00304299">
        <w:rPr>
          <w:rStyle w:val="CommentReference"/>
        </w:rPr>
        <w:commentReference w:id="12"/>
      </w:r>
      <w:ins w:id="13" w:author="Ian Hussey" w:date="2020-06-23T13:42:00Z">
        <w:r w:rsidR="00304299">
          <w:t xml:space="preserve"> as those for perfect true correlations</w:t>
        </w:r>
      </w:ins>
      <w:r w:rsidR="00C022D5" w:rsidRPr="00286464">
        <w:t>. For example, a medium true correlation (</w:t>
      </w:r>
      <m:oMath>
        <m:sSub>
          <m:sSubPr>
            <m:ctrlPr>
              <w:ins w:id="14" w:author="Ian Hussey" w:date="2020-06-23T13:03:00Z">
                <w:rPr>
                  <w:rFonts w:ascii="Cambria Math" w:hAnsi="Cambria Math"/>
                  <w:i/>
                </w:rPr>
              </w:ins>
            </m:ctrlPr>
          </m:sSubPr>
          <m:e>
            <m:r>
              <w:rPr>
                <w:rFonts w:ascii="Cambria Math" w:hAnsi="Cambria Math"/>
              </w:rPr>
              <m:t>ρ</m:t>
            </m:r>
          </m:e>
          <m:sub>
            <m:r>
              <w:rPr>
                <w:rFonts w:ascii="Cambria Math" w:hAnsi="Cambria Math"/>
              </w:rPr>
              <m:t>xy</m:t>
            </m:r>
          </m:sub>
        </m:sSub>
      </m:oMath>
      <w:r w:rsidR="00C022D5" w:rsidRPr="00286464">
        <w:t xml:space="preserve"> = .5) would imply maximum observable correlations of </w:t>
      </w:r>
      <w:r w:rsidR="00C022D5" w:rsidRPr="00286464">
        <w:rPr>
          <w:i/>
        </w:rPr>
        <w:t>r</w:t>
      </w:r>
      <w:r w:rsidR="00C022D5" w:rsidRPr="00286464">
        <w:t xml:space="preserve"> = </w:t>
      </w:r>
      <w:r w:rsidR="00887CC8" w:rsidRPr="00286464">
        <w:t>.2</w:t>
      </w:r>
      <w:r w:rsidR="00647023" w:rsidRPr="00286464">
        <w:t>0</w:t>
      </w:r>
      <w:r w:rsidR="00887CC8" w:rsidRPr="00286464">
        <w:t xml:space="preserve"> </w:t>
      </w:r>
      <w:r w:rsidR="00E25376" w:rsidRPr="00286464">
        <w:t>and</w:t>
      </w:r>
      <w:r w:rsidR="00887CC8" w:rsidRPr="00286464">
        <w:t xml:space="preserve"> .</w:t>
      </w:r>
      <w:r w:rsidR="00C022D5" w:rsidRPr="00286464">
        <w:t>3</w:t>
      </w:r>
      <w:r w:rsidR="00CA6BA9" w:rsidRPr="00286464">
        <w:t>6</w:t>
      </w:r>
      <w:r w:rsidR="00C022D5" w:rsidRPr="00286464">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7AD35728"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8A3489">
        <w:t>.51</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CC336F">
        <w:t>3</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CC336F">
        <w:t>5</w:t>
      </w:r>
      <w:r w:rsidR="00134C4C" w:rsidRPr="00D63ACE">
        <w:t xml:space="preserve"> minutes and </w:t>
      </w:r>
      <w:r w:rsidR="006B68F3" w:rsidRPr="00D63ACE">
        <w:t>2.5 hours</w:t>
      </w:r>
      <w:r w:rsidR="00134C4C" w:rsidRPr="00D63ACE">
        <w:t xml:space="preserve"> </w:t>
      </w:r>
      <w:r w:rsidR="0078629A">
        <w:t xml:space="preserve">to </w:t>
      </w:r>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26B4D85" w14:textId="5989A5A8" w:rsidR="00955E29"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r w:rsidR="00304299">
        <w:t>exert</w:t>
      </w:r>
      <w:r w:rsidR="00304299" w:rsidRPr="00D63ACE">
        <w:t xml:space="preserve"> </w:t>
      </w:r>
      <w:r w:rsidR="004051DB" w:rsidRPr="00D63ACE">
        <w:t xml:space="preserve">better stimulus control </w:t>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304299">
        <w:t>, such as which practice performance criteria are employed, or features of the stimuli employed (e.g., their complexity or readability)</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r w:rsidR="0078629A">
        <w:t xml:space="preserve"> factor into IRAP performance</w:t>
      </w:r>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9D2B87">
        <w:instrText xml:space="preserve"> ADDIN ZOTERO_ITEM CSL_CITATION {"citationID":"QB8gEoox","properties":{"formattedCitation":"(e.g., women-men vs women-inanimate objects: Hussey et al., 2016)","plainCitation":"(e.g., women-men vs women-inanimate objects: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g., women-men vs women-inanimate objects: "}],"schema":"https://github.com/citation-style-language/schema/raw/master/csl-citation.json"} </w:instrText>
      </w:r>
      <w:r w:rsidR="00381C18" w:rsidRPr="00D63ACE">
        <w:fldChar w:fldCharType="separate"/>
      </w:r>
      <w:r w:rsidR="009D2B87">
        <w:t>(e.g., women-men vs women-inanimate objects: Hussey et al., 2016)</w:t>
      </w:r>
      <w:r w:rsidR="00381C18" w:rsidRPr="00D63ACE">
        <w:fldChar w:fldCharType="end"/>
      </w:r>
      <w:r w:rsidR="00F047C3">
        <w:t xml:space="preserve">, or the </w:t>
      </w:r>
      <w:r w:rsidR="00F047C3" w:rsidRPr="00B710F6">
        <w:t xml:space="preserve">instructions presented before each block that </w:t>
      </w:r>
      <w:r w:rsidR="00F047C3" w:rsidRPr="001D663A">
        <w:t>specify the responding rules for that block</w:t>
      </w:r>
      <w:r w:rsidR="00F047C3" w:rsidDel="00F047C3">
        <w:t xml:space="preserve">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r w:rsidR="00683B3D">
        <w:t>behavior</w:t>
      </w:r>
      <w:r w:rsidR="00A457A3" w:rsidRPr="00D63ACE">
        <w:t xml:space="preserve"> within the IRAP.</w:t>
      </w:r>
    </w:p>
    <w:p w14:paraId="30FAE22F" w14:textId="7BDA86B9" w:rsidR="00C85250" w:rsidRDefault="00C85250" w:rsidP="003451D7">
      <w:pPr>
        <w:pStyle w:val="Heading2"/>
        <w:rPr>
          <w:ins w:id="15" w:author="Ian Hussey" w:date="2020-06-23T13:50:00Z"/>
        </w:rPr>
      </w:pPr>
      <w:r w:rsidRPr="00D63ACE">
        <w:lastRenderedPageBreak/>
        <w:t>Conclusion</w:t>
      </w:r>
      <w:r w:rsidR="001D3937" w:rsidRPr="00D63ACE">
        <w:t>s</w:t>
      </w:r>
    </w:p>
    <w:p w14:paraId="096F6158" w14:textId="4DBA81EA" w:rsidR="00DC27E9" w:rsidRPr="00DC27E9" w:rsidRDefault="00DC27E9" w:rsidP="00DC27E9">
      <w:commentRangeStart w:id="16"/>
      <w:ins w:id="17" w:author="Ian Hussey" w:date="2020-06-23T13:50:00Z">
        <w:r>
          <w:t>M</w:t>
        </w:r>
        <w:r w:rsidRPr="00D63ACE">
          <w:t>easurement is a cornerstone of the scientific method</w:t>
        </w:r>
        <w:r>
          <w:t xml:space="preserve">, even in fields that do not explicate its importance. </w:t>
        </w:r>
        <w:r w:rsidRPr="00D63ACE">
          <w:t xml:space="preserve">For example, even an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Contextual Behavioural Science and the IRAP emerged</w:t>
        </w:r>
        <w:r w:rsidRPr="00D63ACE">
          <w:t>)</w:t>
        </w:r>
        <w:r>
          <w:t xml:space="preserve"> are therefore impacted by low reliability. </w:t>
        </w:r>
        <w:commentRangeEnd w:id="16"/>
        <w:r>
          <w:rPr>
            <w:rStyle w:val="CommentReference"/>
          </w:rPr>
          <w:commentReference w:id="16"/>
        </w:r>
      </w:ins>
    </w:p>
    <w:p w14:paraId="7362C058" w14:textId="699F3CA0" w:rsidR="001F34C8" w:rsidRPr="00DC27E9" w:rsidRDefault="001D3937" w:rsidP="00DC27E9">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w:t>
      </w:r>
      <w:commentRangeStart w:id="18"/>
      <w:commentRangeStart w:id="19"/>
      <w:r w:rsidRPr="00D63ACE">
        <w:rPr>
          <w:color w:val="000000" w:themeColor="text1"/>
        </w:rPr>
        <w:t xml:space="preserve">prerequisite for validity </w:t>
      </w:r>
      <w:commentRangeEnd w:id="18"/>
      <w:r w:rsidR="001E451C">
        <w:rPr>
          <w:rStyle w:val="CommentReference"/>
        </w:rPr>
        <w:commentReference w:id="18"/>
      </w:r>
      <w:commentRangeEnd w:id="19"/>
      <w:r w:rsidR="00EE1F1D">
        <w:rPr>
          <w:rStyle w:val="CommentReference"/>
        </w:rPr>
        <w:commentReference w:id="19"/>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other </w:t>
      </w:r>
      <w:r w:rsidRPr="00D63ACE">
        <w:rPr>
          <w:color w:val="000000" w:themeColor="text1"/>
        </w:rPr>
        <w:t>meta-analyses of reliability</w:t>
      </w:r>
      <w:r w:rsidR="00BE0270" w:rsidRPr="00D63ACE">
        <w:rPr>
          <w:color w:val="000000" w:themeColor="text1"/>
        </w:rPr>
        <w:t xml:space="preserve"> </w:t>
      </w:r>
      <w:r w:rsidRPr="00D63ACE">
        <w:rPr>
          <w:color w:val="000000" w:themeColor="text1"/>
        </w:rPr>
        <w:t xml:space="preserve">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exceptionally cautious when choosing to use the IRAP in their research, or when interpreting the results of IRAP studies. </w:t>
      </w:r>
      <w:bookmarkStart w:id="20" w:name="_GoBack"/>
      <w:bookmarkEnd w:id="20"/>
      <w:r w:rsidR="00C85250"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5ABBAA24" w14:textId="77777777" w:rsidR="00101D04" w:rsidRPr="00101D04" w:rsidRDefault="003403B8" w:rsidP="00101D04">
      <w:pPr>
        <w:pStyle w:val="Bibliography"/>
        <w:rPr>
          <w:rFonts w:cs="CMU Serif Roman"/>
        </w:rPr>
      </w:pPr>
      <w:r>
        <w:rPr>
          <w:rFonts w:cs="CMU Serif Roman"/>
        </w:rPr>
        <w:t xml:space="preserve"> </w:t>
      </w:r>
      <w:r w:rsidR="00101D04">
        <w:rPr>
          <w:rFonts w:cs="CMU Serif Roman"/>
        </w:rPr>
        <w:fldChar w:fldCharType="begin"/>
      </w:r>
      <w:r w:rsidR="00101D04">
        <w:rPr>
          <w:rFonts w:cs="CMU Serif Roman"/>
        </w:rPr>
        <w:instrText xml:space="preserve"> ADDIN ZOTERO_BIBL {"uncited":[],"omitted":[],"custom":[]} CSL_BIBLIOGRAPHY </w:instrText>
      </w:r>
      <w:r w:rsidR="00101D04">
        <w:rPr>
          <w:rFonts w:cs="CMU Serif Roman"/>
        </w:rPr>
        <w:fldChar w:fldCharType="separate"/>
      </w:r>
      <w:r w:rsidR="00101D04" w:rsidRPr="00101D04">
        <w:rPr>
          <w:rFonts w:cs="CMU Serif Roman"/>
        </w:rPr>
        <w:t xml:space="preserve">Barnes-Holmes, D., Barnes-Holmes, Y., Stewart, I., &amp; Boles, S. (2010). A sketch of the Implicit Relational Assessment Procedure (IRAP) and the Relational Elaboration and Coherence (REC) model. </w:t>
      </w:r>
      <w:r w:rsidR="00101D04" w:rsidRPr="00101D04">
        <w:rPr>
          <w:rFonts w:cs="CMU Serif Roman"/>
          <w:i/>
          <w:iCs/>
        </w:rPr>
        <w:t>The Psychological Record</w:t>
      </w:r>
      <w:r w:rsidR="00101D04" w:rsidRPr="00101D04">
        <w:rPr>
          <w:rFonts w:cs="CMU Serif Roman"/>
        </w:rPr>
        <w:t xml:space="preserve">, </w:t>
      </w:r>
      <w:r w:rsidR="00101D04" w:rsidRPr="00101D04">
        <w:rPr>
          <w:rFonts w:cs="CMU Serif Roman"/>
          <w:i/>
          <w:iCs/>
        </w:rPr>
        <w:t>60</w:t>
      </w:r>
      <w:r w:rsidR="00101D04" w:rsidRPr="00101D04">
        <w:rPr>
          <w:rFonts w:cs="CMU Serif Roman"/>
        </w:rPr>
        <w:t>, 527–542.</w:t>
      </w:r>
    </w:p>
    <w:p w14:paraId="6C7AFE5E" w14:textId="77777777" w:rsidR="00101D04" w:rsidRPr="00101D04" w:rsidRDefault="00101D04" w:rsidP="00101D04">
      <w:pPr>
        <w:pStyle w:val="Bibliography"/>
        <w:rPr>
          <w:rFonts w:cs="CMU Serif Roman"/>
        </w:rPr>
      </w:pPr>
      <w:r w:rsidRPr="00101D04">
        <w:rPr>
          <w:rFonts w:cs="CMU Serif Roman"/>
        </w:rPr>
        <w:t xml:space="preserve">De Schryver, M., Hussey, I., De Neve, J., Cartwright, A., &amp; Barnes-Holmes, D. (2018). The PIIRAP: An alternative scoring algorithm for the IRAP using a probabilistic semiparametric effect size measure. </w:t>
      </w:r>
      <w:r w:rsidRPr="00101D04">
        <w:rPr>
          <w:rFonts w:cs="CMU Serif Roman"/>
          <w:i/>
          <w:iCs/>
        </w:rPr>
        <w:t>Journal of Contextual Behavioral Science</w:t>
      </w:r>
      <w:r w:rsidRPr="00101D04">
        <w:rPr>
          <w:rFonts w:cs="CMU Serif Roman"/>
        </w:rPr>
        <w:t xml:space="preserve">, </w:t>
      </w:r>
      <w:r w:rsidRPr="00101D04">
        <w:rPr>
          <w:rFonts w:cs="CMU Serif Roman"/>
          <w:i/>
          <w:iCs/>
        </w:rPr>
        <w:t>7</w:t>
      </w:r>
      <w:r w:rsidRPr="00101D04">
        <w:rPr>
          <w:rFonts w:cs="CMU Serif Roman"/>
        </w:rPr>
        <w:t>, 97–103. https://doi.org/10.1016/j.jcbs.2018.01.001</w:t>
      </w:r>
    </w:p>
    <w:p w14:paraId="457D4D71" w14:textId="77777777" w:rsidR="00101D04" w:rsidRPr="00101D04" w:rsidRDefault="00101D04" w:rsidP="00101D04">
      <w:pPr>
        <w:pStyle w:val="Bibliography"/>
        <w:rPr>
          <w:rFonts w:cs="CMU Serif Roman"/>
        </w:rPr>
      </w:pPr>
      <w:r w:rsidRPr="00101D04">
        <w:rPr>
          <w:rFonts w:cs="CMU Serif Roman"/>
        </w:rPr>
        <w:t xml:space="preserve">Devezer, B., Navarro, D. J., Vandekerckhove, J., &amp; Buzbas, E. O. (2020). The case for formal methodology in scientific reform. </w:t>
      </w:r>
      <w:r w:rsidRPr="00101D04">
        <w:rPr>
          <w:rFonts w:cs="CMU Serif Roman"/>
          <w:i/>
          <w:iCs/>
        </w:rPr>
        <w:t>Preprint</w:t>
      </w:r>
      <w:r w:rsidRPr="00101D04">
        <w:rPr>
          <w:rFonts w:cs="CMU Serif Roman"/>
        </w:rPr>
        <w:t>. https://doi.org/10.1101/2020.04.26.048306</w:t>
      </w:r>
    </w:p>
    <w:p w14:paraId="7310B41A" w14:textId="77777777" w:rsidR="00101D04" w:rsidRPr="00101D04" w:rsidRDefault="00101D04" w:rsidP="00101D04">
      <w:pPr>
        <w:pStyle w:val="Bibliography"/>
        <w:rPr>
          <w:rFonts w:cs="CMU Serif Roman"/>
        </w:rPr>
      </w:pPr>
      <w:r w:rsidRPr="00101D04">
        <w:rPr>
          <w:rFonts w:cs="CMU Serif Roman"/>
        </w:rPr>
        <w:t xml:space="preserve">Drake, C. E., Kramer, S., Sain, T., Swiatek, R., Kohn, K., &amp; Murphy, M. (2015). Exploring the reliability and convergent validity of implicit racial evaluations. </w:t>
      </w:r>
      <w:r w:rsidRPr="00101D04">
        <w:rPr>
          <w:rFonts w:cs="CMU Serif Roman"/>
          <w:i/>
          <w:iCs/>
        </w:rPr>
        <w:t>Behavior and Social Issues</w:t>
      </w:r>
      <w:r w:rsidRPr="00101D04">
        <w:rPr>
          <w:rFonts w:cs="CMU Serif Roman"/>
        </w:rPr>
        <w:t xml:space="preserve">, </w:t>
      </w:r>
      <w:r w:rsidRPr="00101D04">
        <w:rPr>
          <w:rFonts w:cs="CMU Serif Roman"/>
          <w:i/>
          <w:iCs/>
        </w:rPr>
        <w:t>24</w:t>
      </w:r>
      <w:r w:rsidRPr="00101D04">
        <w:rPr>
          <w:rFonts w:cs="CMU Serif Roman"/>
        </w:rPr>
        <w:t>. https://doi.org/10.5210/bsi.v24i0.5496</w:t>
      </w:r>
    </w:p>
    <w:p w14:paraId="62DA314B" w14:textId="77777777" w:rsidR="00101D04" w:rsidRPr="00101D04" w:rsidRDefault="00101D04" w:rsidP="00101D04">
      <w:pPr>
        <w:pStyle w:val="Bibliography"/>
        <w:rPr>
          <w:rFonts w:cs="CMU Serif Roman"/>
        </w:rPr>
      </w:pPr>
      <w:r w:rsidRPr="00101D04">
        <w:rPr>
          <w:rFonts w:cs="CMU Serif Roman"/>
        </w:rPr>
        <w:t xml:space="preserve">Drake, C. E., </w:t>
      </w:r>
      <w:proofErr w:type="spellStart"/>
      <w:r w:rsidRPr="00101D04">
        <w:rPr>
          <w:rFonts w:cs="CMU Serif Roman"/>
        </w:rPr>
        <w:t>Primeaux</w:t>
      </w:r>
      <w:proofErr w:type="spellEnd"/>
      <w:r w:rsidRPr="00101D04">
        <w:rPr>
          <w:rFonts w:cs="CMU Serif Roman"/>
        </w:rPr>
        <w:t xml:space="preserve">, S., &amp; Thomas, J. (2018). Comparing Implicit Gender Stereotypes Between Women and Men with the Implicit Relational Assessment Procedure. </w:t>
      </w:r>
      <w:r w:rsidRPr="00101D04">
        <w:rPr>
          <w:rFonts w:cs="CMU Serif Roman"/>
          <w:i/>
          <w:iCs/>
        </w:rPr>
        <w:t>Gender Issues</w:t>
      </w:r>
      <w:r w:rsidRPr="00101D04">
        <w:rPr>
          <w:rFonts w:cs="CMU Serif Roman"/>
        </w:rPr>
        <w:t xml:space="preserve">, </w:t>
      </w:r>
      <w:r w:rsidRPr="00101D04">
        <w:rPr>
          <w:rFonts w:cs="CMU Serif Roman"/>
          <w:i/>
          <w:iCs/>
        </w:rPr>
        <w:t>35</w:t>
      </w:r>
      <w:r w:rsidRPr="00101D04">
        <w:rPr>
          <w:rFonts w:cs="CMU Serif Roman"/>
        </w:rPr>
        <w:t>(1), 3–20. https://doi.org/10.1007/s12147-017-9189-6</w:t>
      </w:r>
    </w:p>
    <w:p w14:paraId="67A20128" w14:textId="77777777" w:rsidR="00101D04" w:rsidRPr="00101D04" w:rsidRDefault="00101D04" w:rsidP="00101D04">
      <w:pPr>
        <w:pStyle w:val="Bibliography"/>
        <w:rPr>
          <w:rFonts w:cs="CMU Serif Roman"/>
        </w:rPr>
      </w:pPr>
      <w:r w:rsidRPr="00101D04">
        <w:rPr>
          <w:rFonts w:cs="CMU Serif Roman"/>
        </w:rPr>
        <w:t xml:space="preserve">Drake, C. E., Seymour, K. H., &amp; Habib, R. (2016). Testing the IRAP: Exploring the Reliability and Fakability of an Idiographic Approach to Interpersonal </w:t>
      </w:r>
      <w:r w:rsidRPr="00101D04">
        <w:rPr>
          <w:rFonts w:cs="CMU Serif Roman"/>
        </w:rPr>
        <w:lastRenderedPageBreak/>
        <w:t xml:space="preserve">Attitudes. </w:t>
      </w:r>
      <w:r w:rsidRPr="00101D04">
        <w:rPr>
          <w:rFonts w:cs="CMU Serif Roman"/>
          <w:i/>
          <w:iCs/>
        </w:rPr>
        <w:t>The Psychological Record</w:t>
      </w:r>
      <w:r w:rsidRPr="00101D04">
        <w:rPr>
          <w:rFonts w:cs="CMU Serif Roman"/>
        </w:rPr>
        <w:t xml:space="preserve">, </w:t>
      </w:r>
      <w:r w:rsidRPr="00101D04">
        <w:rPr>
          <w:rFonts w:cs="CMU Serif Roman"/>
          <w:i/>
          <w:iCs/>
        </w:rPr>
        <w:t>66</w:t>
      </w:r>
      <w:r w:rsidRPr="00101D04">
        <w:rPr>
          <w:rFonts w:cs="CMU Serif Roman"/>
        </w:rPr>
        <w:t>(1), 153–163. https://doi.org/10.1007/s40732-015-0160-1</w:t>
      </w:r>
    </w:p>
    <w:p w14:paraId="4D133F7C" w14:textId="77777777" w:rsidR="00101D04" w:rsidRPr="00101D04" w:rsidRDefault="00101D04" w:rsidP="00101D04">
      <w:pPr>
        <w:pStyle w:val="Bibliography"/>
        <w:rPr>
          <w:rFonts w:cs="CMU Serif Roman"/>
        </w:rPr>
      </w:pPr>
      <w:r w:rsidRPr="00101D04">
        <w:rPr>
          <w:rFonts w:cs="CMU Serif Roman"/>
        </w:rPr>
        <w:t xml:space="preserve">Finn, M., Barnes-Holmes, D., Hussey, I., &amp; Graddy, J. (2016). Exploring the Behavioral Dynamics of the Implicit Relational Assessment Procedure: The Impact of Three Types of Introductory Rules. </w:t>
      </w:r>
      <w:r w:rsidRPr="00101D04">
        <w:rPr>
          <w:rFonts w:cs="CMU Serif Roman"/>
          <w:i/>
          <w:iCs/>
        </w:rPr>
        <w:t>The Psychological Record</w:t>
      </w:r>
      <w:r w:rsidRPr="00101D04">
        <w:rPr>
          <w:rFonts w:cs="CMU Serif Roman"/>
        </w:rPr>
        <w:t>, 1–13.</w:t>
      </w:r>
    </w:p>
    <w:p w14:paraId="76775DB9" w14:textId="77777777" w:rsidR="00101D04" w:rsidRPr="00101D04" w:rsidRDefault="00101D04" w:rsidP="00101D04">
      <w:pPr>
        <w:pStyle w:val="Bibliography"/>
        <w:rPr>
          <w:rFonts w:cs="CMU Serif Roman"/>
        </w:rPr>
      </w:pPr>
      <w:r w:rsidRPr="00101D04">
        <w:rPr>
          <w:rFonts w:cs="CMU Serif Roman"/>
        </w:rPr>
        <w:t xml:space="preserve">Flake, J. K., &amp; Fried, E. I. (2019). </w:t>
      </w:r>
      <w:r w:rsidRPr="00101D04">
        <w:rPr>
          <w:rFonts w:cs="CMU Serif Roman"/>
          <w:i/>
          <w:iCs/>
        </w:rPr>
        <w:t xml:space="preserve">Measurement </w:t>
      </w:r>
      <w:proofErr w:type="spellStart"/>
      <w:r w:rsidRPr="00101D04">
        <w:rPr>
          <w:rFonts w:cs="CMU Serif Roman"/>
          <w:i/>
          <w:iCs/>
        </w:rPr>
        <w:t>Schmeasurement</w:t>
      </w:r>
      <w:proofErr w:type="spellEnd"/>
      <w:r w:rsidRPr="00101D04">
        <w:rPr>
          <w:rFonts w:cs="CMU Serif Roman"/>
          <w:i/>
          <w:iCs/>
        </w:rPr>
        <w:t>: Questionable Measurement Practices and How to Avoid Them</w:t>
      </w:r>
      <w:r w:rsidRPr="00101D04">
        <w:rPr>
          <w:rFonts w:cs="CMU Serif Roman"/>
        </w:rPr>
        <w:t xml:space="preserve">. </w:t>
      </w:r>
      <w:r w:rsidRPr="00101D04">
        <w:rPr>
          <w:rFonts w:cs="CMU Serif Roman"/>
          <w:i/>
          <w:iCs/>
        </w:rPr>
        <w:t>Preprint</w:t>
      </w:r>
      <w:r w:rsidRPr="00101D04">
        <w:rPr>
          <w:rFonts w:cs="CMU Serif Roman"/>
        </w:rPr>
        <w:t>. https://doi.org/10.31234/osf.io/hs7wm</w:t>
      </w:r>
    </w:p>
    <w:p w14:paraId="5C536EB4" w14:textId="77777777" w:rsidR="00101D04" w:rsidRPr="00101D04" w:rsidRDefault="00101D04" w:rsidP="00101D04">
      <w:pPr>
        <w:pStyle w:val="Bibliography"/>
        <w:rPr>
          <w:rFonts w:cs="CMU Serif Roman"/>
        </w:rPr>
      </w:pPr>
      <w:r w:rsidRPr="00101D04">
        <w:rPr>
          <w:rFonts w:cs="CMU Serif Roman"/>
        </w:rPr>
        <w:t xml:space="preserve">Gawronski, B., &amp; De Houwer, J. (2011). Implicit measures in social and personality psychology. In C. M. Judd (Ed.), </w:t>
      </w:r>
      <w:r w:rsidRPr="00101D04">
        <w:rPr>
          <w:rFonts w:cs="CMU Serif Roman"/>
          <w:i/>
          <w:iCs/>
        </w:rPr>
        <w:t>Handbook of research methods in social and personality psychology</w:t>
      </w:r>
      <w:r w:rsidRPr="00101D04">
        <w:rPr>
          <w:rFonts w:cs="CMU Serif Roman"/>
        </w:rPr>
        <w:t xml:space="preserve"> (Vol. 2). Cambridge University Press. 10.1017/CBO9780511996481.016</w:t>
      </w:r>
    </w:p>
    <w:p w14:paraId="07CAC9D5" w14:textId="77777777" w:rsidR="00101D04" w:rsidRPr="00101D04" w:rsidRDefault="00101D04" w:rsidP="00101D04">
      <w:pPr>
        <w:pStyle w:val="Bibliography"/>
        <w:rPr>
          <w:rFonts w:cs="CMU Serif Roman"/>
        </w:rPr>
      </w:pPr>
      <w:r w:rsidRPr="00101D04">
        <w:rPr>
          <w:rFonts w:cs="CMU Serif Roman"/>
        </w:rPr>
        <w:t xml:space="preserve">Golijani-Moghaddam, N., Hart, A., &amp; Dawson, D. L. (2013). The Implicit Relational Assessment Procedure: Emerging reliability and validity data. </w:t>
      </w:r>
      <w:r w:rsidRPr="00101D04">
        <w:rPr>
          <w:rFonts w:cs="CMU Serif Roman"/>
          <w:i/>
          <w:iCs/>
        </w:rPr>
        <w:t>Journal of Contextual Behavioral Science</w:t>
      </w:r>
      <w:r w:rsidRPr="00101D04">
        <w:rPr>
          <w:rFonts w:cs="CMU Serif Roman"/>
        </w:rPr>
        <w:t xml:space="preserve">, </w:t>
      </w:r>
      <w:r w:rsidRPr="00101D04">
        <w:rPr>
          <w:rFonts w:cs="CMU Serif Roman"/>
          <w:i/>
          <w:iCs/>
        </w:rPr>
        <w:t>2</w:t>
      </w:r>
      <w:r w:rsidRPr="00101D04">
        <w:rPr>
          <w:rFonts w:cs="CMU Serif Roman"/>
        </w:rPr>
        <w:t>(3–4), 105–119. https://doi.org/10.1016/j.jcbs.2013.05.002</w:t>
      </w:r>
    </w:p>
    <w:p w14:paraId="09ADAD13" w14:textId="77777777" w:rsidR="00101D04" w:rsidRPr="00101D04" w:rsidRDefault="00101D04" w:rsidP="00101D04">
      <w:pPr>
        <w:pStyle w:val="Bibliography"/>
        <w:rPr>
          <w:rFonts w:cs="CMU Serif Roman"/>
        </w:rPr>
      </w:pPr>
      <w:r w:rsidRPr="00101D04">
        <w:rPr>
          <w:rFonts w:cs="CMU Serif Roman"/>
        </w:rPr>
        <w:t xml:space="preserve">Greenwald, A. G., &amp; Lai, C. K. (2020). Implicit Social Cognition. </w:t>
      </w:r>
      <w:r w:rsidRPr="00101D04">
        <w:rPr>
          <w:rFonts w:cs="CMU Serif Roman"/>
          <w:i/>
          <w:iCs/>
        </w:rPr>
        <w:t>Annual Review of Psychology</w:t>
      </w:r>
      <w:r w:rsidRPr="00101D04">
        <w:rPr>
          <w:rFonts w:cs="CMU Serif Roman"/>
        </w:rPr>
        <w:t xml:space="preserve">, </w:t>
      </w:r>
      <w:r w:rsidRPr="00101D04">
        <w:rPr>
          <w:rFonts w:cs="CMU Serif Roman"/>
          <w:i/>
          <w:iCs/>
        </w:rPr>
        <w:t>71</w:t>
      </w:r>
      <w:r w:rsidRPr="00101D04">
        <w:rPr>
          <w:rFonts w:cs="CMU Serif Roman"/>
        </w:rPr>
        <w:t>(1), 419–445. https://doi.org/10.1146/annurev-psych-010419-050837</w:t>
      </w:r>
    </w:p>
    <w:p w14:paraId="66D56A52" w14:textId="77777777" w:rsidR="00101D04" w:rsidRPr="00101D04" w:rsidRDefault="00101D04" w:rsidP="00101D04">
      <w:pPr>
        <w:pStyle w:val="Bibliography"/>
        <w:rPr>
          <w:rFonts w:cs="CMU Serif Roman"/>
        </w:rPr>
      </w:pPr>
      <w:r w:rsidRPr="00101D04">
        <w:rPr>
          <w:rFonts w:cs="CMU Serif Roman"/>
        </w:rPr>
        <w:lastRenderedPageBreak/>
        <w:t xml:space="preserve">Greenwald, A. G., McGhee, D. E., &amp; Schwartz, J. L. (1998). Measuring individual differences in implicit cognition: The Implicit Association Test. </w:t>
      </w:r>
      <w:r w:rsidRPr="00101D04">
        <w:rPr>
          <w:rFonts w:cs="CMU Serif Roman"/>
          <w:i/>
          <w:iCs/>
        </w:rPr>
        <w:t>Journal of Personality and Social Psychology</w:t>
      </w:r>
      <w:r w:rsidRPr="00101D04">
        <w:rPr>
          <w:rFonts w:cs="CMU Serif Roman"/>
        </w:rPr>
        <w:t xml:space="preserve">, </w:t>
      </w:r>
      <w:r w:rsidRPr="00101D04">
        <w:rPr>
          <w:rFonts w:cs="CMU Serif Roman"/>
          <w:i/>
          <w:iCs/>
        </w:rPr>
        <w:t>74</w:t>
      </w:r>
      <w:r w:rsidRPr="00101D04">
        <w:rPr>
          <w:rFonts w:cs="CMU Serif Roman"/>
        </w:rPr>
        <w:t>(6), 1464–1480. https://doi.org/10.1037/0022-3514.74.6.1464</w:t>
      </w:r>
    </w:p>
    <w:p w14:paraId="245CC360" w14:textId="77777777" w:rsidR="00101D04" w:rsidRPr="00101D04" w:rsidRDefault="00101D04" w:rsidP="00101D04">
      <w:pPr>
        <w:pStyle w:val="Bibliography"/>
        <w:rPr>
          <w:rFonts w:cs="CMU Serif Roman"/>
        </w:rPr>
      </w:pPr>
      <w:r w:rsidRPr="00101D04">
        <w:rPr>
          <w:rFonts w:cs="CMU Serif Roman"/>
        </w:rPr>
        <w:t xml:space="preserve">Hayes, S. C., Barnes-Holmes, D., &amp; Roche, B. (2001). </w:t>
      </w:r>
      <w:r w:rsidRPr="00101D04">
        <w:rPr>
          <w:rFonts w:cs="CMU Serif Roman"/>
          <w:i/>
          <w:iCs/>
        </w:rPr>
        <w:t>Relational frame theory: A post-Skinnerian account of human language and cognition</w:t>
      </w:r>
      <w:r w:rsidRPr="00101D04">
        <w:rPr>
          <w:rFonts w:cs="CMU Serif Roman"/>
        </w:rPr>
        <w:t>. Kluwer Academic/Plenum Press.</w:t>
      </w:r>
    </w:p>
    <w:p w14:paraId="15C00FD2" w14:textId="77777777" w:rsidR="00101D04" w:rsidRPr="00101D04" w:rsidRDefault="00101D04" w:rsidP="00101D04">
      <w:pPr>
        <w:pStyle w:val="Bibliography"/>
        <w:rPr>
          <w:rFonts w:cs="CMU Serif Roman"/>
        </w:rPr>
      </w:pPr>
      <w:r w:rsidRPr="00101D04">
        <w:rPr>
          <w:rFonts w:cs="CMU Serif Roman"/>
        </w:rPr>
        <w:t xml:space="preserve">Hayes, S. C., Barnes-Holmes, D., &amp; Wilson, K. G. (2012). Contextual Behavioral Science: Creating a science more adequate to the challenge of the human condition. </w:t>
      </w:r>
      <w:r w:rsidRPr="00101D04">
        <w:rPr>
          <w:rFonts w:cs="CMU Serif Roman"/>
          <w:i/>
          <w:iCs/>
        </w:rPr>
        <w:t>Journal of Contextual Behavioral Science</w:t>
      </w:r>
      <w:r w:rsidRPr="00101D04">
        <w:rPr>
          <w:rFonts w:cs="CMU Serif Roman"/>
        </w:rPr>
        <w:t xml:space="preserve">, </w:t>
      </w:r>
      <w:r w:rsidRPr="00101D04">
        <w:rPr>
          <w:rFonts w:cs="CMU Serif Roman"/>
          <w:i/>
          <w:iCs/>
        </w:rPr>
        <w:t>1</w:t>
      </w:r>
      <w:r w:rsidRPr="00101D04">
        <w:rPr>
          <w:rFonts w:cs="CMU Serif Roman"/>
        </w:rPr>
        <w:t>(1–2), 1–16. https://doi.org/10.1016/j.jcbs.2012.09.004</w:t>
      </w:r>
    </w:p>
    <w:p w14:paraId="042BABE2" w14:textId="77777777" w:rsidR="00101D04" w:rsidRPr="00101D04" w:rsidRDefault="00101D04" w:rsidP="00101D04">
      <w:pPr>
        <w:pStyle w:val="Bibliography"/>
        <w:rPr>
          <w:rFonts w:cs="CMU Serif Roman"/>
        </w:rPr>
      </w:pPr>
      <w:r w:rsidRPr="00101D04">
        <w:rPr>
          <w:rFonts w:cs="CMU Serif Roman"/>
        </w:rPr>
        <w:t xml:space="preserve">Hussey, I. (2020). The IRAP is not suitable for individual use due to very wide confidence intervals around D scores. </w:t>
      </w:r>
      <w:r w:rsidRPr="00101D04">
        <w:rPr>
          <w:rFonts w:cs="CMU Serif Roman"/>
          <w:i/>
          <w:iCs/>
        </w:rPr>
        <w:t>Preprint</w:t>
      </w:r>
      <w:r w:rsidRPr="00101D04">
        <w:rPr>
          <w:rFonts w:cs="CMU Serif Roman"/>
        </w:rPr>
        <w:t>. https://doi.org/10.31234/osf.io/w2ygr</w:t>
      </w:r>
    </w:p>
    <w:p w14:paraId="1A6DA03F" w14:textId="77777777" w:rsidR="00101D04" w:rsidRPr="00101D04" w:rsidRDefault="00101D04" w:rsidP="00101D04">
      <w:pPr>
        <w:pStyle w:val="Bibliography"/>
        <w:rPr>
          <w:rFonts w:cs="CMU Serif Roman"/>
        </w:rPr>
      </w:pPr>
      <w:r w:rsidRPr="00101D04">
        <w:rPr>
          <w:rFonts w:cs="CMU Serif Roman"/>
        </w:rPr>
        <w:t xml:space="preserve">Hussey, I., Barnes-Holmes, D., &amp; Barnes-Holmes, Y. (2015). From Relational Frame Theory to implicit attitudes and back again: Clarifying the link between RFT and IRAP research. </w:t>
      </w:r>
      <w:r w:rsidRPr="00101D04">
        <w:rPr>
          <w:rFonts w:cs="CMU Serif Roman"/>
          <w:i/>
          <w:iCs/>
        </w:rPr>
        <w:t>Current Opinion in Psychology</w:t>
      </w:r>
      <w:r w:rsidRPr="00101D04">
        <w:rPr>
          <w:rFonts w:cs="CMU Serif Roman"/>
        </w:rPr>
        <w:t xml:space="preserve">, </w:t>
      </w:r>
      <w:r w:rsidRPr="00101D04">
        <w:rPr>
          <w:rFonts w:cs="CMU Serif Roman"/>
          <w:i/>
          <w:iCs/>
        </w:rPr>
        <w:t>2</w:t>
      </w:r>
      <w:r w:rsidRPr="00101D04">
        <w:rPr>
          <w:rFonts w:cs="CMU Serif Roman"/>
        </w:rPr>
        <w:t>, 11–15. https://doi.org/10.1016/j.copsyc.2014.12.009</w:t>
      </w:r>
    </w:p>
    <w:p w14:paraId="7AA94BA1" w14:textId="77777777" w:rsidR="00101D04" w:rsidRPr="00101D04" w:rsidRDefault="00101D04" w:rsidP="00101D04">
      <w:pPr>
        <w:pStyle w:val="Bibliography"/>
        <w:rPr>
          <w:rFonts w:cs="CMU Serif Roman"/>
        </w:rPr>
      </w:pPr>
      <w:r w:rsidRPr="00101D04">
        <w:rPr>
          <w:rFonts w:cs="CMU Serif Roman"/>
        </w:rPr>
        <w:t xml:space="preserve">Hussey, I., Daly, T., &amp; Barnes-Holmes, D. (2015). Life is Good, But Death Ain’t Bad Either: Counter-Intuitive Implicit Biases to Death in a Normative Population. </w:t>
      </w:r>
      <w:r w:rsidRPr="00101D04">
        <w:rPr>
          <w:rFonts w:cs="CMU Serif Roman"/>
          <w:i/>
          <w:iCs/>
        </w:rPr>
        <w:lastRenderedPageBreak/>
        <w:t>The Psychological Record</w:t>
      </w:r>
      <w:r w:rsidRPr="00101D04">
        <w:rPr>
          <w:rFonts w:cs="CMU Serif Roman"/>
        </w:rPr>
        <w:t xml:space="preserve">, </w:t>
      </w:r>
      <w:r w:rsidRPr="00101D04">
        <w:rPr>
          <w:rFonts w:cs="CMU Serif Roman"/>
          <w:i/>
          <w:iCs/>
        </w:rPr>
        <w:t>65</w:t>
      </w:r>
      <w:r w:rsidRPr="00101D04">
        <w:rPr>
          <w:rFonts w:cs="CMU Serif Roman"/>
        </w:rPr>
        <w:t>(4), 731–742. https://doi.org/10.1007/s40732-015-0142-3</w:t>
      </w:r>
    </w:p>
    <w:p w14:paraId="4BC748E9" w14:textId="77777777" w:rsidR="00101D04" w:rsidRPr="00101D04" w:rsidRDefault="00101D04" w:rsidP="00101D04">
      <w:pPr>
        <w:pStyle w:val="Bibliography"/>
        <w:rPr>
          <w:rFonts w:cs="CMU Serif Roman"/>
        </w:rPr>
      </w:pPr>
      <w:r w:rsidRPr="00101D04">
        <w:rPr>
          <w:rFonts w:cs="CMU Serif Roman"/>
        </w:rPr>
        <w:t xml:space="preserve">Hussey, I., &amp; Hughes, S. (2020). Hidden Invalidity Among 15 Commonly Used Measures in Social and Personality Psychology. </w:t>
      </w:r>
      <w:r w:rsidRPr="00101D04">
        <w:rPr>
          <w:rFonts w:cs="CMU Serif Roman"/>
          <w:i/>
          <w:iCs/>
        </w:rPr>
        <w:t>Advances in Methods and Practices in Psychological Science</w:t>
      </w:r>
      <w:r w:rsidRPr="00101D04">
        <w:rPr>
          <w:rFonts w:cs="CMU Serif Roman"/>
        </w:rPr>
        <w:t>, 2515245919882903. https://doi.org/10.1177/2515245919882903</w:t>
      </w:r>
    </w:p>
    <w:p w14:paraId="3745025D" w14:textId="77777777" w:rsidR="00101D04" w:rsidRPr="00101D04" w:rsidRDefault="00101D04" w:rsidP="00101D04">
      <w:pPr>
        <w:pStyle w:val="Bibliography"/>
        <w:rPr>
          <w:rFonts w:cs="CMU Serif Roman"/>
        </w:rPr>
      </w:pPr>
      <w:r w:rsidRPr="00101D04">
        <w:rPr>
          <w:rFonts w:cs="CMU Serif Roman"/>
        </w:rPr>
        <w:t xml:space="preserve">Hussey, I., Mhaoileoin, D. N., Barnes-Holmes, D., Ohtsuki, T., Kishita, N., Hughes, S., &amp; Murphy, C. (2016). The IRAP Is Nonrelative but not </w:t>
      </w:r>
      <w:proofErr w:type="spellStart"/>
      <w:r w:rsidRPr="00101D04">
        <w:rPr>
          <w:rFonts w:cs="CMU Serif Roman"/>
        </w:rPr>
        <w:t>Acontextual</w:t>
      </w:r>
      <w:proofErr w:type="spellEnd"/>
      <w:r w:rsidRPr="00101D04">
        <w:rPr>
          <w:rFonts w:cs="CMU Serif Roman"/>
        </w:rPr>
        <w:t xml:space="preserve">: Changes to the Contrast Category Influence Men’s Dehumanization of Women. </w:t>
      </w:r>
      <w:r w:rsidRPr="00101D04">
        <w:rPr>
          <w:rFonts w:cs="CMU Serif Roman"/>
          <w:i/>
          <w:iCs/>
        </w:rPr>
        <w:t>The Psychological Record</w:t>
      </w:r>
      <w:r w:rsidRPr="00101D04">
        <w:rPr>
          <w:rFonts w:cs="CMU Serif Roman"/>
        </w:rPr>
        <w:t xml:space="preserve">, </w:t>
      </w:r>
      <w:r w:rsidRPr="00101D04">
        <w:rPr>
          <w:rFonts w:cs="CMU Serif Roman"/>
          <w:i/>
          <w:iCs/>
        </w:rPr>
        <w:t>66</w:t>
      </w:r>
      <w:r w:rsidRPr="00101D04">
        <w:rPr>
          <w:rFonts w:cs="CMU Serif Roman"/>
        </w:rPr>
        <w:t>(2), 291–299. https://doi.org/10.1007/s40732-016-0171-6</w:t>
      </w:r>
    </w:p>
    <w:p w14:paraId="6D787CF4" w14:textId="77777777" w:rsidR="00101D04" w:rsidRPr="00101D04" w:rsidRDefault="00101D04" w:rsidP="00101D04">
      <w:pPr>
        <w:pStyle w:val="Bibliography"/>
        <w:rPr>
          <w:rFonts w:cs="CMU Serif Roman"/>
        </w:rPr>
      </w:pPr>
      <w:r w:rsidRPr="00101D04">
        <w:rPr>
          <w:rFonts w:cs="CMU Serif Roman"/>
        </w:rPr>
        <w:t xml:space="preserve">Hussey, I., Thompson, M., McEnteggart, C., Barnes-Holmes, D., &amp; Barnes-Holmes, Y. (2015). Interpreting and inverting with less cursing: A guide to interpreting IRAP data. </w:t>
      </w:r>
      <w:r w:rsidRPr="00101D04">
        <w:rPr>
          <w:rFonts w:cs="CMU Serif Roman"/>
          <w:i/>
          <w:iCs/>
        </w:rPr>
        <w:t>Journal of Contextual Behavioral Science</w:t>
      </w:r>
      <w:r w:rsidRPr="00101D04">
        <w:rPr>
          <w:rFonts w:cs="CMU Serif Roman"/>
        </w:rPr>
        <w:t xml:space="preserve">, </w:t>
      </w:r>
      <w:r w:rsidRPr="00101D04">
        <w:rPr>
          <w:rFonts w:cs="CMU Serif Roman"/>
          <w:i/>
          <w:iCs/>
        </w:rPr>
        <w:t>4</w:t>
      </w:r>
      <w:r w:rsidRPr="00101D04">
        <w:rPr>
          <w:rFonts w:cs="CMU Serif Roman"/>
        </w:rPr>
        <w:t>(3), 157–162. https://doi.org/10.1016/j.jcbs.2015.05.001</w:t>
      </w:r>
    </w:p>
    <w:p w14:paraId="425E8E4F" w14:textId="77777777" w:rsidR="00101D04" w:rsidRPr="00101D04" w:rsidRDefault="00101D04" w:rsidP="00101D04">
      <w:pPr>
        <w:pStyle w:val="Bibliography"/>
        <w:rPr>
          <w:rFonts w:cs="CMU Serif Roman"/>
        </w:rPr>
      </w:pPr>
      <w:r w:rsidRPr="00101D04">
        <w:rPr>
          <w:rFonts w:cs="CMU Serif Roman"/>
        </w:rPr>
        <w:t xml:space="preserve">Loevinger, J. (1957). Objective Tests as Instruments of Psychological Theory. </w:t>
      </w:r>
      <w:r w:rsidRPr="00101D04">
        <w:rPr>
          <w:rFonts w:cs="CMU Serif Roman"/>
          <w:i/>
          <w:iCs/>
        </w:rPr>
        <w:t>Psychological Reports</w:t>
      </w:r>
      <w:r w:rsidRPr="00101D04">
        <w:rPr>
          <w:rFonts w:cs="CMU Serif Roman"/>
        </w:rPr>
        <w:t xml:space="preserve">, </w:t>
      </w:r>
      <w:r w:rsidRPr="00101D04">
        <w:rPr>
          <w:rFonts w:cs="CMU Serif Roman"/>
          <w:i/>
          <w:iCs/>
        </w:rPr>
        <w:t>3</w:t>
      </w:r>
      <w:r w:rsidRPr="00101D04">
        <w:rPr>
          <w:rFonts w:cs="CMU Serif Roman"/>
        </w:rPr>
        <w:t>(3), 635–694. https://doi.org/10.2466/pr0.1957.3.3.635</w:t>
      </w:r>
    </w:p>
    <w:p w14:paraId="4086354E" w14:textId="77777777" w:rsidR="00101D04" w:rsidRPr="00101D04" w:rsidRDefault="00101D04" w:rsidP="00101D04">
      <w:pPr>
        <w:pStyle w:val="Bibliography"/>
        <w:rPr>
          <w:rFonts w:cs="CMU Serif Roman"/>
        </w:rPr>
      </w:pPr>
      <w:r w:rsidRPr="00101D04">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101D04">
        <w:rPr>
          <w:rFonts w:cs="CMU Serif Roman"/>
          <w:i/>
          <w:iCs/>
        </w:rPr>
        <w:t xml:space="preserve">Journal </w:t>
      </w:r>
      <w:r w:rsidRPr="00101D04">
        <w:rPr>
          <w:rFonts w:cs="CMU Serif Roman"/>
          <w:i/>
          <w:iCs/>
        </w:rPr>
        <w:lastRenderedPageBreak/>
        <w:t>of Behavior Therapy and Experimental Psychiatry</w:t>
      </w:r>
      <w:r w:rsidRPr="00101D04">
        <w:rPr>
          <w:rFonts w:cs="CMU Serif Roman"/>
        </w:rPr>
        <w:t xml:space="preserve">, </w:t>
      </w:r>
      <w:r w:rsidRPr="00101D04">
        <w:rPr>
          <w:rFonts w:cs="CMU Serif Roman"/>
          <w:i/>
          <w:iCs/>
        </w:rPr>
        <w:t>43</w:t>
      </w:r>
      <w:r w:rsidRPr="00101D04">
        <w:rPr>
          <w:rFonts w:cs="CMU Serif Roman"/>
        </w:rPr>
        <w:t>(3), 922–930. https://doi.org/10.1016/j.jbtep.2012.02.001</w:t>
      </w:r>
    </w:p>
    <w:p w14:paraId="77B7CB8C" w14:textId="77777777" w:rsidR="00101D04" w:rsidRPr="00101D04" w:rsidRDefault="00101D04" w:rsidP="00101D04">
      <w:pPr>
        <w:pStyle w:val="Bibliography"/>
        <w:rPr>
          <w:rFonts w:cs="CMU Serif Roman"/>
        </w:rPr>
      </w:pPr>
      <w:r w:rsidRPr="00101D04">
        <w:rPr>
          <w:rFonts w:cs="CMU Serif Roman"/>
        </w:rPr>
        <w:t xml:space="preserve">Nosek, B. A., Bar-Anan, Y., Sriram, N., &amp; Greenwald, A. G. (2013). </w:t>
      </w:r>
      <w:r w:rsidRPr="00101D04">
        <w:rPr>
          <w:rFonts w:cs="CMU Serif Roman"/>
          <w:i/>
          <w:iCs/>
        </w:rPr>
        <w:t>Understanding and using the Brief Implicit Association Test: Recommended scoring procedures</w:t>
      </w:r>
      <w:r w:rsidRPr="00101D04">
        <w:rPr>
          <w:rFonts w:cs="CMU Serif Roman"/>
        </w:rPr>
        <w:t xml:space="preserve"> [Unpublished manuscript.]. http://ssrn.com/abstract=2196002</w:t>
      </w:r>
    </w:p>
    <w:p w14:paraId="6108AE5F" w14:textId="77777777" w:rsidR="00101D04" w:rsidRPr="00101D04" w:rsidRDefault="00101D04" w:rsidP="00101D04">
      <w:pPr>
        <w:pStyle w:val="Bibliography"/>
        <w:rPr>
          <w:rFonts w:cs="CMU Serif Roman"/>
        </w:rPr>
      </w:pPr>
      <w:r w:rsidRPr="00101D04">
        <w:rPr>
          <w:rFonts w:cs="CMU Serif Roman"/>
        </w:rPr>
        <w:t xml:space="preserve">Olkin, I., </w:t>
      </w:r>
      <w:proofErr w:type="spellStart"/>
      <w:r w:rsidRPr="00101D04">
        <w:rPr>
          <w:rFonts w:cs="CMU Serif Roman"/>
        </w:rPr>
        <w:t>Dahabreh</w:t>
      </w:r>
      <w:proofErr w:type="spellEnd"/>
      <w:r w:rsidRPr="00101D04">
        <w:rPr>
          <w:rFonts w:cs="CMU Serif Roman"/>
        </w:rPr>
        <w:t xml:space="preserve">, I. J., &amp; </w:t>
      </w:r>
      <w:proofErr w:type="spellStart"/>
      <w:r w:rsidRPr="00101D04">
        <w:rPr>
          <w:rFonts w:cs="CMU Serif Roman"/>
        </w:rPr>
        <w:t>Trikalinos</w:t>
      </w:r>
      <w:proofErr w:type="spellEnd"/>
      <w:r w:rsidRPr="00101D04">
        <w:rPr>
          <w:rFonts w:cs="CMU Serif Roman"/>
        </w:rPr>
        <w:t xml:space="preserve">, T. A. (2012). GOSH - a graphical display of study heterogeneity. </w:t>
      </w:r>
      <w:r w:rsidRPr="00101D04">
        <w:rPr>
          <w:rFonts w:cs="CMU Serif Roman"/>
          <w:i/>
          <w:iCs/>
        </w:rPr>
        <w:t>Research Synthesis Methods</w:t>
      </w:r>
      <w:r w:rsidRPr="00101D04">
        <w:rPr>
          <w:rFonts w:cs="CMU Serif Roman"/>
        </w:rPr>
        <w:t xml:space="preserve">, </w:t>
      </w:r>
      <w:r w:rsidRPr="00101D04">
        <w:rPr>
          <w:rFonts w:cs="CMU Serif Roman"/>
          <w:i/>
          <w:iCs/>
        </w:rPr>
        <w:t>3</w:t>
      </w:r>
      <w:r w:rsidRPr="00101D04">
        <w:rPr>
          <w:rFonts w:cs="CMU Serif Roman"/>
        </w:rPr>
        <w:t>(3), 214–223. https://doi.org/10.1002/jrsm.1053</w:t>
      </w:r>
    </w:p>
    <w:p w14:paraId="25165DBC" w14:textId="77777777" w:rsidR="00101D04" w:rsidRPr="00101D04" w:rsidRDefault="00101D04" w:rsidP="00101D04">
      <w:pPr>
        <w:pStyle w:val="Bibliography"/>
        <w:rPr>
          <w:rFonts w:cs="CMU Serif Roman"/>
        </w:rPr>
      </w:pPr>
      <w:r w:rsidRPr="00101D04">
        <w:rPr>
          <w:rFonts w:cs="CMU Serif Roman"/>
        </w:rPr>
        <w:t xml:space="preserve">Parsons, S. (2018). </w:t>
      </w:r>
      <w:proofErr w:type="spellStart"/>
      <w:r w:rsidRPr="00101D04">
        <w:rPr>
          <w:rFonts w:cs="CMU Serif Roman"/>
          <w:i/>
          <w:iCs/>
        </w:rPr>
        <w:t>Visualising</w:t>
      </w:r>
      <w:proofErr w:type="spellEnd"/>
      <w:r w:rsidRPr="00101D04">
        <w:rPr>
          <w:rFonts w:cs="CMU Serif Roman"/>
          <w:i/>
          <w:iCs/>
        </w:rPr>
        <w:t xml:space="preserve"> two approaches to explore reliability-power relationships</w:t>
      </w:r>
      <w:r w:rsidRPr="00101D04">
        <w:rPr>
          <w:rFonts w:cs="CMU Serif Roman"/>
        </w:rPr>
        <w:t>. https://doi.org/10.31234/osf.io/qh5mf</w:t>
      </w:r>
    </w:p>
    <w:p w14:paraId="6616CC5D" w14:textId="77777777" w:rsidR="00101D04" w:rsidRPr="00101D04" w:rsidRDefault="00101D04" w:rsidP="00101D04">
      <w:pPr>
        <w:pStyle w:val="Bibliography"/>
        <w:rPr>
          <w:rFonts w:cs="CMU Serif Roman"/>
        </w:rPr>
      </w:pPr>
      <w:r w:rsidRPr="00101D04">
        <w:rPr>
          <w:rFonts w:cs="CMU Serif Roman"/>
        </w:rPr>
        <w:t xml:space="preserve">Parsons, S., </w:t>
      </w:r>
      <w:proofErr w:type="spellStart"/>
      <w:r w:rsidRPr="00101D04">
        <w:rPr>
          <w:rFonts w:cs="CMU Serif Roman"/>
        </w:rPr>
        <w:t>Kruijt</w:t>
      </w:r>
      <w:proofErr w:type="spellEnd"/>
      <w:r w:rsidRPr="00101D04">
        <w:rPr>
          <w:rFonts w:cs="CMU Serif Roman"/>
        </w:rPr>
        <w:t xml:space="preserve">, A.-W., &amp; Fox, E. (2019). Psychological Science Needs a Standard Practice of Reporting the Reliability of Cognitive-Behavioral Measurements. </w:t>
      </w:r>
      <w:r w:rsidRPr="00101D04">
        <w:rPr>
          <w:rFonts w:cs="CMU Serif Roman"/>
          <w:i/>
          <w:iCs/>
        </w:rPr>
        <w:t>Advances in Methods and Practices in Psychological Science</w:t>
      </w:r>
      <w:r w:rsidRPr="00101D04">
        <w:rPr>
          <w:rFonts w:cs="CMU Serif Roman"/>
        </w:rPr>
        <w:t xml:space="preserve">, </w:t>
      </w:r>
      <w:r w:rsidRPr="00101D04">
        <w:rPr>
          <w:rFonts w:cs="CMU Serif Roman"/>
          <w:i/>
          <w:iCs/>
        </w:rPr>
        <w:t>2</w:t>
      </w:r>
      <w:r w:rsidRPr="00101D04">
        <w:rPr>
          <w:rFonts w:cs="CMU Serif Roman"/>
        </w:rPr>
        <w:t>(4), 378–395. https://doi.org/10.1177/2515245919879695</w:t>
      </w:r>
    </w:p>
    <w:p w14:paraId="13AAE82D" w14:textId="77777777" w:rsidR="00101D04" w:rsidRPr="00101D04" w:rsidRDefault="00101D04" w:rsidP="00101D04">
      <w:pPr>
        <w:pStyle w:val="Bibliography"/>
        <w:rPr>
          <w:rFonts w:cs="CMU Serif Roman"/>
        </w:rPr>
      </w:pPr>
      <w:r w:rsidRPr="00101D04">
        <w:rPr>
          <w:rFonts w:cs="CMU Serif Roman"/>
        </w:rPr>
        <w:t xml:space="preserve">Post, M. W. (2016). What to Do With “Moderate” Reliability and Validity Coefficients? </w:t>
      </w:r>
      <w:r w:rsidRPr="00101D04">
        <w:rPr>
          <w:rFonts w:cs="CMU Serif Roman"/>
          <w:i/>
          <w:iCs/>
        </w:rPr>
        <w:t>Archives of Physical Medicine and Rehabilitation</w:t>
      </w:r>
      <w:r w:rsidRPr="00101D04">
        <w:rPr>
          <w:rFonts w:cs="CMU Serif Roman"/>
        </w:rPr>
        <w:t xml:space="preserve">, </w:t>
      </w:r>
      <w:r w:rsidRPr="00101D04">
        <w:rPr>
          <w:rFonts w:cs="CMU Serif Roman"/>
          <w:i/>
          <w:iCs/>
        </w:rPr>
        <w:t>97</w:t>
      </w:r>
      <w:r w:rsidRPr="00101D04">
        <w:rPr>
          <w:rFonts w:cs="CMU Serif Roman"/>
        </w:rPr>
        <w:t>(7), 1051–1052. https://doi.org/10.1016/j.apmr.2016.04.001</w:t>
      </w:r>
    </w:p>
    <w:p w14:paraId="1E99B867" w14:textId="77777777" w:rsidR="00101D04" w:rsidRPr="00101D04" w:rsidRDefault="00101D04" w:rsidP="00101D04">
      <w:pPr>
        <w:pStyle w:val="Bibliography"/>
        <w:rPr>
          <w:rFonts w:cs="CMU Serif Roman"/>
        </w:rPr>
      </w:pPr>
      <w:r w:rsidRPr="00101D04">
        <w:rPr>
          <w:rFonts w:cs="CMU Serif Roman"/>
        </w:rPr>
        <w:t xml:space="preserve">R Core Team. (2020). </w:t>
      </w:r>
      <w:r w:rsidRPr="00101D04">
        <w:rPr>
          <w:rFonts w:cs="CMU Serif Roman"/>
          <w:i/>
          <w:iCs/>
        </w:rPr>
        <w:t>R: A language and environment for statistical computing</w:t>
      </w:r>
      <w:r w:rsidRPr="00101D04">
        <w:rPr>
          <w:rFonts w:cs="CMU Serif Roman"/>
        </w:rPr>
        <w:t xml:space="preserve"> (4.0) [Computer software]. R Foundation for Statistical Computing. https://www.R-project.org/</w:t>
      </w:r>
    </w:p>
    <w:p w14:paraId="0A4407C9" w14:textId="77777777" w:rsidR="00101D04" w:rsidRPr="00101D04" w:rsidRDefault="00101D04" w:rsidP="00101D04">
      <w:pPr>
        <w:pStyle w:val="Bibliography"/>
        <w:rPr>
          <w:rFonts w:cs="CMU Serif Roman"/>
        </w:rPr>
      </w:pPr>
      <w:r w:rsidRPr="00101D04">
        <w:rPr>
          <w:rFonts w:cs="CMU Serif Roman"/>
        </w:rPr>
        <w:lastRenderedPageBreak/>
        <w:t xml:space="preserve">Revelle, W. (2016). </w:t>
      </w:r>
      <w:r w:rsidRPr="00101D04">
        <w:rPr>
          <w:rFonts w:cs="CMU Serif Roman"/>
          <w:i/>
          <w:iCs/>
        </w:rPr>
        <w:t>psych: Procedures for Psychological, Psychometric, and Personality Research</w:t>
      </w:r>
      <w:r w:rsidRPr="00101D04">
        <w:rPr>
          <w:rFonts w:cs="CMU Serif Roman"/>
        </w:rPr>
        <w:t>. Northwestern University. http://CRAN.R-project.org/package=psych</w:t>
      </w:r>
    </w:p>
    <w:p w14:paraId="6EEB5E9E" w14:textId="77777777" w:rsidR="00101D04" w:rsidRPr="00101D04" w:rsidRDefault="00101D04" w:rsidP="00101D04">
      <w:pPr>
        <w:pStyle w:val="Bibliography"/>
        <w:rPr>
          <w:rFonts w:cs="CMU Serif Roman"/>
        </w:rPr>
      </w:pPr>
      <w:r w:rsidRPr="00101D04">
        <w:rPr>
          <w:rFonts w:cs="CMU Serif Roman"/>
        </w:rPr>
        <w:t xml:space="preserve">Vahey, N. A., Nicholson, E., &amp; Barnes-Holmes, D. (2015). A meta-analysis of criterion effects for the Implicit Relational Assessment Procedure (IRAP) in the clinical domain. </w:t>
      </w:r>
      <w:r w:rsidRPr="00101D04">
        <w:rPr>
          <w:rFonts w:cs="CMU Serif Roman"/>
          <w:i/>
          <w:iCs/>
        </w:rPr>
        <w:t>Journal of Behavior Therapy and Experimental Psychiatry</w:t>
      </w:r>
      <w:r w:rsidRPr="00101D04">
        <w:rPr>
          <w:rFonts w:cs="CMU Serif Roman"/>
        </w:rPr>
        <w:t xml:space="preserve">, </w:t>
      </w:r>
      <w:r w:rsidRPr="00101D04">
        <w:rPr>
          <w:rFonts w:cs="CMU Serif Roman"/>
          <w:i/>
          <w:iCs/>
        </w:rPr>
        <w:t>48</w:t>
      </w:r>
      <w:r w:rsidRPr="00101D04">
        <w:rPr>
          <w:rFonts w:cs="CMU Serif Roman"/>
        </w:rPr>
        <w:t>, 59–65. https://doi.org/10.1016/j.jbtep.2015.01.004</w:t>
      </w:r>
    </w:p>
    <w:p w14:paraId="5699C0DE" w14:textId="77777777" w:rsidR="00101D04" w:rsidRPr="00101D04" w:rsidRDefault="00101D04" w:rsidP="00101D04">
      <w:pPr>
        <w:pStyle w:val="Bibliography"/>
        <w:rPr>
          <w:rFonts w:cs="CMU Serif Roman"/>
        </w:rPr>
      </w:pPr>
      <w:r w:rsidRPr="00101D04">
        <w:rPr>
          <w:rFonts w:cs="CMU Serif Roman"/>
        </w:rPr>
        <w:t xml:space="preserve">Viechtbauer, W. (2010). Conducting Meta-Analyses in R with the metafor Package. </w:t>
      </w:r>
      <w:r w:rsidRPr="00101D04">
        <w:rPr>
          <w:rFonts w:cs="CMU Serif Roman"/>
          <w:i/>
          <w:iCs/>
        </w:rPr>
        <w:t>Journal of Statistical Software</w:t>
      </w:r>
      <w:r w:rsidRPr="00101D04">
        <w:rPr>
          <w:rFonts w:cs="CMU Serif Roman"/>
        </w:rPr>
        <w:t xml:space="preserve">, </w:t>
      </w:r>
      <w:r w:rsidRPr="00101D04">
        <w:rPr>
          <w:rFonts w:cs="CMU Serif Roman"/>
          <w:i/>
          <w:iCs/>
        </w:rPr>
        <w:t>36</w:t>
      </w:r>
      <w:r w:rsidRPr="00101D04">
        <w:rPr>
          <w:rFonts w:cs="CMU Serif Roman"/>
        </w:rPr>
        <w:t>(3). https://doi.org/10.18637/jss.v036.i03</w:t>
      </w:r>
    </w:p>
    <w:p w14:paraId="61BE35A5" w14:textId="40997356" w:rsidR="004559D9" w:rsidRPr="00D63ACE" w:rsidRDefault="00101D04" w:rsidP="00061147">
      <w:pPr>
        <w:ind w:firstLine="0"/>
      </w:pPr>
      <w:r>
        <w:rPr>
          <w:rFonts w:cs="CMU Serif Roman"/>
        </w:rPr>
        <w:fldChar w:fldCharType="end"/>
      </w:r>
    </w:p>
    <w:sectPr w:rsidR="004559D9" w:rsidRPr="00D63ACE" w:rsidSect="00D63ACE">
      <w:headerReference w:type="default" r:id="rId20"/>
      <w:headerReference w:type="first" r:id="rId21"/>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ad Evert Drake" w:date="2020-06-17T12:28:00Z" w:initials="CED">
    <w:p w14:paraId="1C73A1C9" w14:textId="285A1003" w:rsidR="00F65D40" w:rsidRDefault="00F65D40">
      <w:pPr>
        <w:pStyle w:val="CommentText"/>
      </w:pPr>
      <w:r>
        <w:rPr>
          <w:rStyle w:val="CommentReference"/>
        </w:rPr>
        <w:annotationRef/>
      </w:r>
      <w:r>
        <w:t>Only sex and age?</w:t>
      </w:r>
    </w:p>
  </w:comment>
  <w:comment w:id="4" w:author="Ian Hussey" w:date="2020-06-23T13:35:00Z" w:initials="IH">
    <w:p w14:paraId="47CCCA73" w14:textId="20280329" w:rsidR="00BE5C75" w:rsidRDefault="00BE5C75">
      <w:pPr>
        <w:pStyle w:val="CommentText"/>
      </w:pPr>
      <w:r>
        <w:rPr>
          <w:rStyle w:val="CommentReference"/>
        </w:rPr>
        <w:annotationRef/>
      </w:r>
      <w:r>
        <w:t xml:space="preserve">Do you have more demographics data? It’s missing for a lot of your studies as the IRAP data doesn’t contain it. If you have it in separate files I could integrate it. </w:t>
      </w:r>
    </w:p>
  </w:comment>
  <w:comment w:id="5" w:author="Chad Evert Drake" w:date="2020-06-17T13:51:00Z" w:initials="CED">
    <w:p w14:paraId="5639788C" w14:textId="3FB24F65" w:rsidR="006F4BBB" w:rsidRDefault="006F4BBB">
      <w:pPr>
        <w:pStyle w:val="CommentText"/>
      </w:pPr>
      <w:r>
        <w:rPr>
          <w:rStyle w:val="CommentReference"/>
        </w:rPr>
        <w:annotationRef/>
      </w:r>
      <w:r>
        <w:t>What is depicted by the vertical axis?</w:t>
      </w:r>
    </w:p>
  </w:comment>
  <w:comment w:id="6" w:author="Ian Hussey" w:date="2020-06-23T11:30:00Z" w:initials="IH">
    <w:p w14:paraId="02A6CF91" w14:textId="39DC38FD" w:rsidR="001E267F" w:rsidRDefault="001E267F">
      <w:pPr>
        <w:pStyle w:val="CommentText"/>
      </w:pPr>
      <w:r>
        <w:rPr>
          <w:rStyle w:val="CommentReference"/>
        </w:rPr>
        <w:annotationRef/>
      </w:r>
      <w:r>
        <w:t xml:space="preserve">I2, a metric of </w:t>
      </w:r>
      <w:r w:rsidR="00087277">
        <w:t xml:space="preserve">between study </w:t>
      </w:r>
      <w:r>
        <w:t xml:space="preserve">heterogeneity: the </w:t>
      </w:r>
      <w:r w:rsidRPr="001E267F">
        <w:t xml:space="preserve">percentage of variation across studies that is due to heterogeneity </w:t>
      </w:r>
      <w:r w:rsidR="00AC12D2">
        <w:t>beyond what would be expected by sampling error.</w:t>
      </w:r>
    </w:p>
    <w:p w14:paraId="3CC028DB" w14:textId="77777777" w:rsidR="00AC12D2" w:rsidRDefault="00AC12D2">
      <w:pPr>
        <w:pStyle w:val="CommentText"/>
      </w:pPr>
    </w:p>
    <w:p w14:paraId="1D9A625E" w14:textId="1DDA81D8" w:rsidR="00AC12D2" w:rsidRDefault="00087277">
      <w:pPr>
        <w:pStyle w:val="CommentText"/>
      </w:pPr>
      <w:r>
        <w:t>I’ve updated the plots to explicate this.</w:t>
      </w:r>
    </w:p>
  </w:comment>
  <w:comment w:id="7" w:author="Chad Evert Drake" w:date="2020-06-17T14:00:00Z" w:initials="CED">
    <w:p w14:paraId="27A156E4" w14:textId="6B2DE249" w:rsidR="006F4BBB" w:rsidRDefault="006F4BBB">
      <w:pPr>
        <w:pStyle w:val="CommentText"/>
      </w:pPr>
      <w:r>
        <w:rPr>
          <w:rStyle w:val="CommentReference"/>
        </w:rPr>
        <w:annotationRef/>
      </w:r>
      <w:r>
        <w:t>Should we include the possibility that the IRAP procedures were poorly done?</w:t>
      </w:r>
    </w:p>
  </w:comment>
  <w:comment w:id="8" w:author="Ian Hussey" w:date="2020-06-23T13:40:00Z" w:initials="IH">
    <w:p w14:paraId="38C92DB4" w14:textId="42956A87" w:rsidR="0049292C" w:rsidRDefault="0049292C">
      <w:pPr>
        <w:pStyle w:val="CommentText"/>
      </w:pPr>
      <w:r>
        <w:rPr>
          <w:rStyle w:val="CommentReference"/>
        </w:rPr>
        <w:annotationRef/>
      </w:r>
      <w:r>
        <w:t xml:space="preserve">Honestly, I would say no. If there is some ‘secret sauce’ involved in their appropriate delivery that isn’t in the literature, this is a problem with the task; it’s a failure of communication by the primary DBH papers. </w:t>
      </w:r>
    </w:p>
  </w:comment>
  <w:comment w:id="11" w:author="Chad Evert Drake" w:date="2020-06-17T14:04:00Z" w:initials="CED">
    <w:p w14:paraId="6FE94133" w14:textId="1D962E6D" w:rsidR="0078629A" w:rsidRDefault="0078629A">
      <w:pPr>
        <w:pStyle w:val="CommentText"/>
      </w:pPr>
      <w:r>
        <w:rPr>
          <w:rStyle w:val="CommentReference"/>
        </w:rPr>
        <w:annotationRef/>
      </w:r>
      <w:r>
        <w:t>What does this mean and why is it true?</w:t>
      </w:r>
    </w:p>
  </w:comment>
  <w:comment w:id="12" w:author="Ian Hussey" w:date="2020-06-23T13:42:00Z" w:initials="IH">
    <w:p w14:paraId="10A6150D" w14:textId="14C2CC58" w:rsidR="00304299" w:rsidRDefault="00304299">
      <w:pPr>
        <w:pStyle w:val="CommentText"/>
      </w:pPr>
      <w:r>
        <w:rPr>
          <w:rStyle w:val="CommentReference"/>
        </w:rPr>
        <w:annotationRef/>
      </w:r>
      <w:r>
        <w:t>clarified</w:t>
      </w:r>
    </w:p>
  </w:comment>
  <w:comment w:id="16" w:author="Ian Hussey" w:date="2020-06-23T13:50:00Z" w:initials="IH">
    <w:p w14:paraId="0716BC03" w14:textId="2DA5F0FC" w:rsidR="00DC27E9" w:rsidRDefault="00DC27E9">
      <w:pPr>
        <w:pStyle w:val="CommentText"/>
      </w:pPr>
      <w:r>
        <w:rPr>
          <w:rStyle w:val="CommentReference"/>
        </w:rPr>
        <w:annotationRef/>
      </w:r>
      <w:r>
        <w:t>moved from intro</w:t>
      </w:r>
    </w:p>
  </w:comment>
  <w:comment w:id="18" w:author="Chad Evert Drake" w:date="2020-06-17T14:14:00Z" w:initials="CED">
    <w:p w14:paraId="07610CB3" w14:textId="38DC3F66" w:rsidR="001E451C" w:rsidRDefault="001E451C">
      <w:pPr>
        <w:pStyle w:val="CommentText"/>
      </w:pPr>
      <w:r>
        <w:rPr>
          <w:rStyle w:val="CommentReference"/>
        </w:rPr>
        <w:annotationRef/>
      </w:r>
      <w:r>
        <w:t xml:space="preserve">What’s the CBS/BA view of reliability as a </w:t>
      </w:r>
      <w:proofErr w:type="spellStart"/>
      <w:r>
        <w:t>prereq</w:t>
      </w:r>
      <w:proofErr w:type="spellEnd"/>
      <w:r>
        <w:t xml:space="preserve"> for validity?</w:t>
      </w:r>
    </w:p>
  </w:comment>
  <w:comment w:id="19" w:author="Ian Hussey" w:date="2020-06-23T13:46:00Z" w:initials="IH">
    <w:p w14:paraId="5AE29CFF" w14:textId="43BE93B4" w:rsidR="00EE1F1D" w:rsidRDefault="00EE1F1D">
      <w:pPr>
        <w:pStyle w:val="CommentText"/>
      </w:pPr>
      <w:r>
        <w:rPr>
          <w:rStyle w:val="CommentReference"/>
        </w:rPr>
        <w:annotationRef/>
      </w:r>
      <w:r>
        <w:t>CBS doesn’t have a clearly explicated position. I don’t think there’s strong a priori reason for anything to be different for CBS than other field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3A1C9" w15:done="0"/>
  <w15:commentEx w15:paraId="47CCCA73" w15:paraIdParent="1C73A1C9" w15:done="0"/>
  <w15:commentEx w15:paraId="5639788C" w15:done="0"/>
  <w15:commentEx w15:paraId="1D9A625E" w15:paraIdParent="5639788C" w15:done="0"/>
  <w15:commentEx w15:paraId="27A156E4" w15:done="0"/>
  <w15:commentEx w15:paraId="38C92DB4" w15:paraIdParent="27A156E4" w15:done="0"/>
  <w15:commentEx w15:paraId="6FE94133" w15:done="0"/>
  <w15:commentEx w15:paraId="10A6150D" w15:paraIdParent="6FE94133" w15:done="0"/>
  <w15:commentEx w15:paraId="0716BC03" w15:done="0"/>
  <w15:commentEx w15:paraId="07610CB3" w15:done="0"/>
  <w15:commentEx w15:paraId="5AE29CFF" w15:paraIdParent="07610C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3A1C9" w16cid:durableId="22948AF4"/>
  <w16cid:commentId w16cid:paraId="47CCCA73" w16cid:durableId="229C839F"/>
  <w16cid:commentId w16cid:paraId="5639788C" w16cid:durableId="22949E6B"/>
  <w16cid:commentId w16cid:paraId="1D9A625E" w16cid:durableId="229C665E"/>
  <w16cid:commentId w16cid:paraId="27A156E4" w16cid:durableId="2294A084"/>
  <w16cid:commentId w16cid:paraId="38C92DB4" w16cid:durableId="229C84C1"/>
  <w16cid:commentId w16cid:paraId="6FE94133" w16cid:durableId="2294A171"/>
  <w16cid:commentId w16cid:paraId="10A6150D" w16cid:durableId="229C8551"/>
  <w16cid:commentId w16cid:paraId="0716BC03" w16cid:durableId="229C872F"/>
  <w16cid:commentId w16cid:paraId="07610CB3" w16cid:durableId="2294A3BE"/>
  <w16cid:commentId w16cid:paraId="5AE29CFF" w16cid:durableId="229C8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C6E87" w14:textId="77777777" w:rsidR="00427EE9" w:rsidRDefault="00427EE9">
      <w:pPr>
        <w:spacing w:line="240" w:lineRule="auto"/>
      </w:pPr>
      <w:r>
        <w:separator/>
      </w:r>
    </w:p>
  </w:endnote>
  <w:endnote w:type="continuationSeparator" w:id="0">
    <w:p w14:paraId="615F072B" w14:textId="77777777" w:rsidR="00427EE9" w:rsidRDefault="00427E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C4B7F" w14:textId="77777777" w:rsidR="00427EE9" w:rsidRDefault="00427EE9">
      <w:pPr>
        <w:spacing w:line="240" w:lineRule="auto"/>
      </w:pPr>
      <w:r>
        <w:separator/>
      </w:r>
    </w:p>
  </w:footnote>
  <w:footnote w:type="continuationSeparator" w:id="0">
    <w:p w14:paraId="5FDF9264" w14:textId="77777777" w:rsidR="00427EE9" w:rsidRDefault="00427E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427EE9">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d Evert Drake">
    <w15:presenceInfo w15:providerId="AD" w15:userId="S::chad.drake@siu.edu::a6a88e03-6a34-4d5e-b494-1994e30867dd"/>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9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1AB4"/>
    <w:rsid w:val="000F79F9"/>
    <w:rsid w:val="00100AD2"/>
    <w:rsid w:val="00101406"/>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5502"/>
    <w:rsid w:val="001666E1"/>
    <w:rsid w:val="0016684D"/>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BD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299"/>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88D"/>
    <w:rsid w:val="003929DF"/>
    <w:rsid w:val="003943BB"/>
    <w:rsid w:val="003963AD"/>
    <w:rsid w:val="0039652D"/>
    <w:rsid w:val="003966C3"/>
    <w:rsid w:val="003A20D5"/>
    <w:rsid w:val="003A2284"/>
    <w:rsid w:val="003A6054"/>
    <w:rsid w:val="003A64D6"/>
    <w:rsid w:val="003A67B3"/>
    <w:rsid w:val="003A7F3F"/>
    <w:rsid w:val="003B10DC"/>
    <w:rsid w:val="003B11AF"/>
    <w:rsid w:val="003B16FC"/>
    <w:rsid w:val="003B3B5B"/>
    <w:rsid w:val="003B3D03"/>
    <w:rsid w:val="003B6D96"/>
    <w:rsid w:val="003C1C21"/>
    <w:rsid w:val="003C26CE"/>
    <w:rsid w:val="003C53B5"/>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3EFA"/>
    <w:rsid w:val="00424241"/>
    <w:rsid w:val="004264D8"/>
    <w:rsid w:val="0042744C"/>
    <w:rsid w:val="004275BF"/>
    <w:rsid w:val="00427EE9"/>
    <w:rsid w:val="004316D7"/>
    <w:rsid w:val="0043272C"/>
    <w:rsid w:val="004408F8"/>
    <w:rsid w:val="00441AE6"/>
    <w:rsid w:val="00442A82"/>
    <w:rsid w:val="00442E5C"/>
    <w:rsid w:val="004430F3"/>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7B61"/>
    <w:rsid w:val="0051500F"/>
    <w:rsid w:val="005224F0"/>
    <w:rsid w:val="005231D3"/>
    <w:rsid w:val="00523B9E"/>
    <w:rsid w:val="00527F94"/>
    <w:rsid w:val="00530FA9"/>
    <w:rsid w:val="005319E2"/>
    <w:rsid w:val="005323BD"/>
    <w:rsid w:val="005356AC"/>
    <w:rsid w:val="00540900"/>
    <w:rsid w:val="00545F36"/>
    <w:rsid w:val="00547A47"/>
    <w:rsid w:val="005502C5"/>
    <w:rsid w:val="005540A9"/>
    <w:rsid w:val="00554FCC"/>
    <w:rsid w:val="00556D87"/>
    <w:rsid w:val="00562050"/>
    <w:rsid w:val="0056247A"/>
    <w:rsid w:val="00564E00"/>
    <w:rsid w:val="00571150"/>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5E3B"/>
    <w:rsid w:val="00620FB1"/>
    <w:rsid w:val="00624483"/>
    <w:rsid w:val="0062490C"/>
    <w:rsid w:val="00630AE7"/>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0669"/>
    <w:rsid w:val="006F16BE"/>
    <w:rsid w:val="006F192B"/>
    <w:rsid w:val="006F1D62"/>
    <w:rsid w:val="006F1F98"/>
    <w:rsid w:val="006F2FEB"/>
    <w:rsid w:val="006F4051"/>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435B"/>
    <w:rsid w:val="00744D52"/>
    <w:rsid w:val="00744FCF"/>
    <w:rsid w:val="00745FBF"/>
    <w:rsid w:val="007518F6"/>
    <w:rsid w:val="00751CCA"/>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43C18"/>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DEB"/>
    <w:rsid w:val="00921F39"/>
    <w:rsid w:val="00922C11"/>
    <w:rsid w:val="00925188"/>
    <w:rsid w:val="00925D5A"/>
    <w:rsid w:val="00926376"/>
    <w:rsid w:val="00933AF4"/>
    <w:rsid w:val="0093723D"/>
    <w:rsid w:val="00941EE5"/>
    <w:rsid w:val="00942940"/>
    <w:rsid w:val="00943D78"/>
    <w:rsid w:val="0095063F"/>
    <w:rsid w:val="00951152"/>
    <w:rsid w:val="0095352F"/>
    <w:rsid w:val="009552D1"/>
    <w:rsid w:val="00955E29"/>
    <w:rsid w:val="0095653C"/>
    <w:rsid w:val="00956633"/>
    <w:rsid w:val="0095746A"/>
    <w:rsid w:val="00957D39"/>
    <w:rsid w:val="009609F7"/>
    <w:rsid w:val="0096231B"/>
    <w:rsid w:val="00966169"/>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2B87"/>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6F3B"/>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6AF0"/>
    <w:rsid w:val="00B270FA"/>
    <w:rsid w:val="00B27C62"/>
    <w:rsid w:val="00B332D2"/>
    <w:rsid w:val="00B33A25"/>
    <w:rsid w:val="00B35D84"/>
    <w:rsid w:val="00B41FBF"/>
    <w:rsid w:val="00B43474"/>
    <w:rsid w:val="00B44169"/>
    <w:rsid w:val="00B45896"/>
    <w:rsid w:val="00B458EC"/>
    <w:rsid w:val="00B45904"/>
    <w:rsid w:val="00B50DA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5C75"/>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5C49"/>
    <w:rsid w:val="00C3640A"/>
    <w:rsid w:val="00C36626"/>
    <w:rsid w:val="00C37241"/>
    <w:rsid w:val="00C37C32"/>
    <w:rsid w:val="00C417EC"/>
    <w:rsid w:val="00C41C01"/>
    <w:rsid w:val="00C4697F"/>
    <w:rsid w:val="00C47094"/>
    <w:rsid w:val="00C537AE"/>
    <w:rsid w:val="00C54F08"/>
    <w:rsid w:val="00C54FDA"/>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6F8"/>
    <w:rsid w:val="00CB55D3"/>
    <w:rsid w:val="00CB68E8"/>
    <w:rsid w:val="00CB69FF"/>
    <w:rsid w:val="00CC336F"/>
    <w:rsid w:val="00CD0C1B"/>
    <w:rsid w:val="00CD0C29"/>
    <w:rsid w:val="00CD1069"/>
    <w:rsid w:val="00CD2E7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5A84"/>
    <w:rsid w:val="00D0702B"/>
    <w:rsid w:val="00D100E7"/>
    <w:rsid w:val="00D10DCD"/>
    <w:rsid w:val="00D13321"/>
    <w:rsid w:val="00D15AF9"/>
    <w:rsid w:val="00D167B2"/>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F1D"/>
    <w:rsid w:val="00DA71E9"/>
    <w:rsid w:val="00DB047A"/>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A4E"/>
    <w:rsid w:val="00E0211D"/>
    <w:rsid w:val="00E03F5F"/>
    <w:rsid w:val="00E045A2"/>
    <w:rsid w:val="00E0673D"/>
    <w:rsid w:val="00E06F94"/>
    <w:rsid w:val="00E10C56"/>
    <w:rsid w:val="00E11443"/>
    <w:rsid w:val="00E1162E"/>
    <w:rsid w:val="00E12FB3"/>
    <w:rsid w:val="00E13C97"/>
    <w:rsid w:val="00E20289"/>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1F1D"/>
    <w:rsid w:val="00EE3721"/>
    <w:rsid w:val="00EE66C5"/>
    <w:rsid w:val="00EF0150"/>
    <w:rsid w:val="00EF0743"/>
    <w:rsid w:val="00EF11FF"/>
    <w:rsid w:val="00EF154C"/>
    <w:rsid w:val="00EF3D1E"/>
    <w:rsid w:val="00EF6290"/>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6BD"/>
    <w:rsid w:val="00F77C23"/>
    <w:rsid w:val="00F77E56"/>
    <w:rsid w:val="00F80072"/>
    <w:rsid w:val="00F8054B"/>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osf.io/v3twe/" TargetMode="External"/><Relationship Id="rId23" Type="http://schemas.microsoft.com/office/2011/relationships/people" Target="people.xml"/><Relationship Id="rId28" Type="http://schemas.microsoft.com/office/2018/08/relationships/commentsExtensible" Target="commentsExtensible.xml"/><Relationship Id="rId10" Type="http://schemas.openxmlformats.org/officeDocument/2006/relationships/hyperlink" Target="https://osf.io/v3tw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4B2AF8DE-7D54-E947-BCDD-C8FED0C01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4</TotalTime>
  <Pages>28</Pages>
  <Words>16926</Words>
  <Characters>96484</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0</cp:revision>
  <dcterms:created xsi:type="dcterms:W3CDTF">2020-06-17T19:15:00Z</dcterms:created>
  <dcterms:modified xsi:type="dcterms:W3CDTF">2020-06-23T11: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